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A1877C" w14:textId="1A07B784" w:rsidR="007B2C4A" w:rsidRPr="00460EC5" w:rsidRDefault="001546E3" w:rsidP="007B2C4A">
      <w:pPr>
        <w:pStyle w:val="Heading1"/>
      </w:pPr>
      <w:r>
        <w:t xml:space="preserve">C. </w:t>
      </w:r>
      <w:r w:rsidR="007B2C4A" w:rsidRPr="00460EC5">
        <w:t>SPECIFIC AIMS</w:t>
      </w:r>
    </w:p>
    <w:p w14:paraId="3825484F" w14:textId="77777777" w:rsidR="00A57DF5" w:rsidRPr="001546E3" w:rsidRDefault="00A57DF5" w:rsidP="001546E3">
      <w:pPr>
        <w:widowControl w:val="0"/>
        <w:spacing w:after="80"/>
        <w:rPr>
          <w:b/>
          <w:bCs/>
          <w:sz w:val="8"/>
          <w:szCs w:val="8"/>
        </w:rPr>
      </w:pPr>
    </w:p>
    <w:p w14:paraId="49D4E78E" w14:textId="403D5A31" w:rsidR="0089272B" w:rsidDel="00163AA1" w:rsidRDefault="00832505" w:rsidP="00A57DF5">
      <w:pPr>
        <w:widowControl w:val="0"/>
        <w:spacing w:after="80"/>
        <w:rPr>
          <w:del w:id="0" w:author="Shah, Amit J." w:date="2019-11-13T10:20:00Z"/>
        </w:rPr>
      </w:pPr>
      <w:r>
        <w:t xml:space="preserve">There is a key knowledge gap in the </w:t>
      </w:r>
      <w:del w:id="1" w:author="Shah, Amit J. [2]" w:date="2019-11-13T09:48:00Z">
        <w:r w:rsidDel="0038636A">
          <w:delText xml:space="preserve">pathological </w:delText>
        </w:r>
      </w:del>
      <w:ins w:id="2" w:author="Shah, Amit J. [2]" w:date="2019-11-13T09:48:00Z">
        <w:r w:rsidR="0038636A">
          <w:t>understanding of the</w:t>
        </w:r>
        <w:r w:rsidR="0038636A">
          <w:t xml:space="preserve"> </w:t>
        </w:r>
      </w:ins>
      <w:r>
        <w:t>mechanisms underlying depression and coronary artery disease (CAD)</w:t>
      </w:r>
      <w:del w:id="3" w:author="Shah, Amit J. [2]" w:date="2019-11-13T09:49:00Z">
        <w:r w:rsidR="00D602DB" w:rsidDel="0038636A">
          <w:delText xml:space="preserve"> that may lead to suboptimal clinical outcomes for both</w:delText>
        </w:r>
      </w:del>
      <w:r w:rsidR="00D602DB">
        <w:t>.</w:t>
      </w:r>
      <w:r w:rsidR="00D602DB">
        <w:fldChar w:fldCharType="begin" w:fldLock="1"/>
      </w:r>
      <w:r w:rsidR="00272BF9">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lt;/sup&gt;","plainTextFormattedCitation":"1","previouslyFormattedCitation":"&lt;sup&gt;1&lt;/sup&gt;"},"properties":{"noteIndex":0},"schema":"https://github.com/citation-style-language/schema/raw/master/csl-citation.json"}</w:instrText>
      </w:r>
      <w:r w:rsidR="00D602DB">
        <w:fldChar w:fldCharType="separate"/>
      </w:r>
      <w:r w:rsidR="00272BF9" w:rsidRPr="00272BF9">
        <w:rPr>
          <w:noProof/>
          <w:vertAlign w:val="superscript"/>
        </w:rPr>
        <w:t>1</w:t>
      </w:r>
      <w:r w:rsidR="00D602DB">
        <w:fldChar w:fldCharType="end"/>
      </w:r>
      <w:ins w:id="4" w:author="Shah, Amit J. [2]" w:date="2019-11-13T09:49:00Z">
        <w:r w:rsidR="0038636A">
          <w:t xml:space="preserve"> </w:t>
        </w:r>
      </w:ins>
      <w:ins w:id="5" w:author="Shah, Amit J. [2]" w:date="2019-11-13T09:51:00Z">
        <w:r w:rsidR="0038636A">
          <w:t xml:space="preserve">This is a major public health issue, considering that depression is the </w:t>
        </w:r>
        <w:del w:id="6" w:author="Shah, Amit J. [3]" w:date="2019-11-13T10:04:00Z">
          <w:r w:rsidR="0038636A" w:rsidDel="002F35DF">
            <w:delText>leadng</w:delText>
          </w:r>
        </w:del>
      </w:ins>
      <w:ins w:id="7" w:author="Shah, Amit J. [3]" w:date="2019-11-13T10:04:00Z">
        <w:r w:rsidR="002F35DF">
          <w:t>leading</w:t>
        </w:r>
      </w:ins>
      <w:ins w:id="8" w:author="Shah, Amit J. [2]" w:date="2019-11-13T09:51:00Z">
        <w:r w:rsidR="0038636A">
          <w:t xml:space="preserve"> cause of disability </w:t>
        </w:r>
        <w:del w:id="9" w:author="Shah, Amit J. [3]" w:date="2019-11-13T09:58:00Z">
          <w:r w:rsidR="0038636A" w:rsidDel="00E32171">
            <w:delText>around</w:delText>
          </w:r>
        </w:del>
      </w:ins>
      <w:ins w:id="10" w:author="Shah, Amit J. [3]" w:date="2019-11-13T09:58:00Z">
        <w:r w:rsidR="00E32171">
          <w:t>in</w:t>
        </w:r>
      </w:ins>
      <w:ins w:id="11" w:author="Shah, Amit J. [2]" w:date="2019-11-13T09:51:00Z">
        <w:r w:rsidR="0038636A">
          <w:t xml:space="preserve"> the </w:t>
        </w:r>
        <w:commentRangeStart w:id="12"/>
        <w:r w:rsidR="0038636A">
          <w:t>world</w:t>
        </w:r>
      </w:ins>
      <w:commentRangeEnd w:id="12"/>
      <w:ins w:id="13" w:author="Shah, Amit J. [2]" w:date="2019-11-13T09:52:00Z">
        <w:r w:rsidR="0038636A">
          <w:rPr>
            <w:rStyle w:val="CommentReference"/>
          </w:rPr>
          <w:commentReference w:id="12"/>
        </w:r>
      </w:ins>
      <w:ins w:id="14" w:author="Shah, Amit J. [2]" w:date="2019-11-13T09:51:00Z">
        <w:r w:rsidR="0038636A">
          <w:t xml:space="preserve">, and CAD is the leading cause of </w:t>
        </w:r>
        <w:commentRangeStart w:id="15"/>
        <w:r w:rsidR="0038636A">
          <w:t>death</w:t>
        </w:r>
      </w:ins>
      <w:commentRangeEnd w:id="15"/>
      <w:r w:rsidR="0038636A">
        <w:rPr>
          <w:rStyle w:val="CommentReference"/>
        </w:rPr>
        <w:commentReference w:id="15"/>
      </w:r>
      <w:ins w:id="16" w:author="Shah, Amit J. [2]" w:date="2019-11-13T09:51:00Z">
        <w:r w:rsidR="0038636A">
          <w:t>.</w:t>
        </w:r>
      </w:ins>
      <w:del w:id="17" w:author="Shah, Amit J. [2]" w:date="2019-11-13T09:49:00Z">
        <w:r w:rsidR="00D602DB" w:rsidDel="0038636A">
          <w:delText xml:space="preserve"> </w:delText>
        </w:r>
      </w:del>
      <w:r w:rsidR="00106E00">
        <w:rPr>
          <w:b/>
          <w:bCs/>
          <w:sz w:val="8"/>
          <w:szCs w:val="8"/>
        </w:rPr>
        <w:t xml:space="preserve"> </w:t>
      </w:r>
      <w:ins w:id="18" w:author="Shah, Amit J. [3]" w:date="2019-11-13T09:54:00Z">
        <w:r w:rsidR="0038636A">
          <w:t>They are also comorbid and likely share common mechanisms: d</w:t>
        </w:r>
      </w:ins>
      <w:del w:id="19" w:author="Shah, Amit J. [3]" w:date="2019-11-13T09:54:00Z">
        <w:r w:rsidR="00106E00" w:rsidRPr="00460EC5" w:rsidDel="0038636A">
          <w:delText>D</w:delText>
        </w:r>
      </w:del>
      <w:r w:rsidR="00106E00" w:rsidRPr="00460EC5">
        <w:t xml:space="preserve">epression affects </w:t>
      </w:r>
      <w:r w:rsidR="00106E00">
        <w:t xml:space="preserve">up to </w:t>
      </w:r>
      <w:r w:rsidR="00106E00" w:rsidRPr="00460EC5">
        <w:t xml:space="preserve">20% of patients with </w:t>
      </w:r>
      <w:r w:rsidR="00106E00">
        <w:t xml:space="preserve">coronary artery disease (CAD) </w:t>
      </w:r>
      <w:r w:rsidR="00106E00" w:rsidRPr="00460EC5">
        <w:t xml:space="preserve">and </w:t>
      </w:r>
      <w:r w:rsidR="00106E00">
        <w:t>is associated with</w:t>
      </w:r>
      <w:r w:rsidR="00106E00" w:rsidRPr="00460EC5">
        <w:t xml:space="preserve"> a 3-fold increase in cardiovascular mortality</w:t>
      </w:r>
      <w:ins w:id="20" w:author="Shah, Amit J. [3]" w:date="2019-11-13T09:55:00Z">
        <w:r w:rsidR="0038636A">
          <w:t>.</w:t>
        </w:r>
      </w:ins>
      <w:del w:id="21" w:author="Shah, Amit J. [3]" w:date="2019-11-13T09:55:00Z">
        <w:r w:rsidR="006C35B8" w:rsidDel="0038636A">
          <w:delText>,</w:delText>
        </w:r>
      </w:del>
      <w:r w:rsidR="00106E00" w:rsidRPr="00460EC5">
        <w:fldChar w:fldCharType="begin" w:fldLock="1"/>
      </w:r>
      <w:r w:rsidR="00272BF9">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2–4&lt;/sup&gt;","plainTextFormattedCitation":"2–4","previouslyFormattedCitation":"&lt;sup&gt;2–4&lt;/sup&gt;"},"properties":{"noteIndex":0},"schema":"https://github.com/citation-style-language/schema/raw/master/csl-citation.json"}</w:instrText>
      </w:r>
      <w:r w:rsidR="00106E00" w:rsidRPr="00460EC5">
        <w:fldChar w:fldCharType="separate"/>
      </w:r>
      <w:r w:rsidR="00272BF9" w:rsidRPr="00272BF9">
        <w:rPr>
          <w:noProof/>
          <w:vertAlign w:val="superscript"/>
        </w:rPr>
        <w:t>2–4</w:t>
      </w:r>
      <w:r w:rsidR="00106E00" w:rsidRPr="00460EC5">
        <w:fldChar w:fldCharType="end"/>
      </w:r>
      <w:r w:rsidR="00106E00">
        <w:t xml:space="preserve"> </w:t>
      </w:r>
      <w:del w:id="22" w:author="Shah, Amit J. [3]" w:date="2019-11-13T09:55:00Z">
        <w:r w:rsidR="006C35B8" w:rsidDel="0038636A">
          <w:delText xml:space="preserve">however </w:delText>
        </w:r>
      </w:del>
      <w:ins w:id="23" w:author="Shah, Amit J. [3]" w:date="2019-11-13T09:55:00Z">
        <w:r w:rsidR="0038636A">
          <w:t xml:space="preserve">Our knowledge gaps are underscored by negative studies that show that current </w:t>
        </w:r>
        <w:del w:id="24" w:author="Shah, Amit J." w:date="2019-11-13T10:21:00Z">
          <w:r w:rsidR="0038636A" w:rsidDel="00163AA1">
            <w:delText>strategies</w:delText>
          </w:r>
        </w:del>
      </w:ins>
      <w:ins w:id="25" w:author="Shah, Amit J." w:date="2019-11-13T10:21:00Z">
        <w:r w:rsidR="00163AA1">
          <w:t>treatments</w:t>
        </w:r>
      </w:ins>
      <w:ins w:id="26" w:author="Shah, Amit J. [3]" w:date="2019-11-13T09:55:00Z">
        <w:r w:rsidR="0038636A">
          <w:t xml:space="preserve"> for </w:t>
        </w:r>
      </w:ins>
      <w:ins w:id="27" w:author="Shah, Amit J. [3]" w:date="2019-11-13T09:56:00Z">
        <w:r w:rsidR="0038636A">
          <w:t>depression</w:t>
        </w:r>
      </w:ins>
      <w:ins w:id="28" w:author="Shah, Amit J. [3]" w:date="2019-11-13T09:55:00Z">
        <w:r w:rsidR="0038636A">
          <w:t xml:space="preserve"> </w:t>
        </w:r>
      </w:ins>
      <w:ins w:id="29" w:author="Shah, Amit J. [3]" w:date="2019-11-13T09:56:00Z">
        <w:r w:rsidR="0038636A">
          <w:t xml:space="preserve">in CAD patients have modest effects </w:t>
        </w:r>
      </w:ins>
      <w:ins w:id="30" w:author="Shah, Amit J. [3]" w:date="2019-11-13T10:00:00Z">
        <w:r w:rsidR="002F35DF">
          <w:t xml:space="preserve">in reducing depressive symptoms </w:t>
        </w:r>
      </w:ins>
      <w:ins w:id="31" w:author="Shah, Amit J. [3]" w:date="2019-11-13T09:56:00Z">
        <w:r w:rsidR="0038636A">
          <w:t>and no impact on</w:t>
        </w:r>
      </w:ins>
      <w:ins w:id="32" w:author="Shah, Amit J. [3]" w:date="2019-11-13T10:01:00Z">
        <w:r w:rsidR="002F35DF">
          <w:t xml:space="preserve"> CAD</w:t>
        </w:r>
      </w:ins>
      <w:ins w:id="33" w:author="Shah, Amit J. [3]" w:date="2019-11-13T09:56:00Z">
        <w:r w:rsidR="0038636A">
          <w:t xml:space="preserve"> outcomes</w:t>
        </w:r>
      </w:ins>
      <w:del w:id="34" w:author="Shah, Amit J. [3]" w:date="2019-11-13T09:55:00Z">
        <w:r w:rsidR="006C35B8" w:rsidDel="0038636A">
          <w:delText>treating</w:delText>
        </w:r>
        <w:r w:rsidR="00106E00" w:rsidDel="0038636A">
          <w:delText xml:space="preserve"> </w:delText>
        </w:r>
      </w:del>
      <w:del w:id="35" w:author="Shah, Amit J. [3]" w:date="2019-11-13T09:56:00Z">
        <w:r w:rsidR="00106E00" w:rsidDel="0038636A">
          <w:delText>depression does not decrease the risk of cardiovascular complications</w:delText>
        </w:r>
      </w:del>
      <w:r w:rsidR="006C35B8">
        <w:t>.</w:t>
      </w:r>
      <w:r w:rsidR="006C35B8">
        <w:fldChar w:fldCharType="begin" w:fldLock="1"/>
      </w:r>
      <w:r w:rsidR="00272BF9">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id":"ITEM-2","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2","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5,6&lt;/sup&gt;","plainTextFormattedCitation":"5,6","previouslyFormattedCitation":"&lt;sup&gt;5,6&lt;/sup&gt;"},"properties":{"noteIndex":0},"schema":"https://github.com/citation-style-language/schema/raw/master/csl-citation.json"}</w:instrText>
      </w:r>
      <w:r w:rsidR="006C35B8">
        <w:fldChar w:fldCharType="separate"/>
      </w:r>
      <w:r w:rsidR="00272BF9" w:rsidRPr="00272BF9">
        <w:rPr>
          <w:noProof/>
          <w:vertAlign w:val="superscript"/>
        </w:rPr>
        <w:t>5,6</w:t>
      </w:r>
      <w:r w:rsidR="006C35B8">
        <w:fldChar w:fldCharType="end"/>
      </w:r>
      <w:r w:rsidR="006C35B8">
        <w:t xml:space="preserve"> A</w:t>
      </w:r>
      <w:ins w:id="36" w:author="Shah, Amit J. [3]" w:date="2019-11-13T09:57:00Z">
        <w:r w:rsidR="0038636A">
          <w:t xml:space="preserve"> common mechanistic </w:t>
        </w:r>
      </w:ins>
      <w:del w:id="37" w:author="Shah, Amit J. [3]" w:date="2019-11-13T09:57:00Z">
        <w:r w:rsidR="006C35B8" w:rsidDel="0038636A">
          <w:delText xml:space="preserve">n alternative </w:delText>
        </w:r>
      </w:del>
      <w:r w:rsidR="006C35B8">
        <w:t xml:space="preserve">pathway for </w:t>
      </w:r>
      <w:del w:id="38" w:author="Shah, Amit J. [3]" w:date="2019-11-13T09:57:00Z">
        <w:r w:rsidR="006C35B8" w:rsidDel="0038636A">
          <w:delText xml:space="preserve">the cardiotoxicity seen in </w:delText>
        </w:r>
      </w:del>
      <w:r w:rsidR="006C35B8">
        <w:t xml:space="preserve">depression </w:t>
      </w:r>
      <w:ins w:id="39" w:author="Shah, Amit J. [3]" w:date="2019-11-13T09:57:00Z">
        <w:r w:rsidR="00E32171">
          <w:t xml:space="preserve">and CAD </w:t>
        </w:r>
      </w:ins>
      <w:del w:id="40" w:author="Shah, Amit J. [3]" w:date="2019-11-13T09:57:00Z">
        <w:r w:rsidR="006C35B8" w:rsidDel="00E32171">
          <w:delText>may stem from dysfunction of the</w:delText>
        </w:r>
      </w:del>
      <w:ins w:id="41" w:author="Shah, Amit J. [3]" w:date="2019-11-13T09:57:00Z">
        <w:r w:rsidR="00E32171">
          <w:t>is dysfunction of</w:t>
        </w:r>
      </w:ins>
      <w:r w:rsidR="006C35B8">
        <w:t xml:space="preserve"> autonomic nervous system (ANS)</w:t>
      </w:r>
      <w:ins w:id="42" w:author="Shah, Amit J. [3]" w:date="2019-11-13T09:58:00Z">
        <w:r w:rsidR="002F35DF">
          <w:t xml:space="preserve">. </w:t>
        </w:r>
      </w:ins>
      <w:ins w:id="43" w:author="Shah, Amit J. [3]" w:date="2019-11-13T10:01:00Z">
        <w:r w:rsidR="002F35DF">
          <w:t xml:space="preserve">Although current treatment strategies do not specifically target the ANS, research into such therapies may be promising, given the strong </w:t>
        </w:r>
      </w:ins>
      <w:ins w:id="44" w:author="Shah, Amit J. [3]" w:date="2019-11-13T10:02:00Z">
        <w:r w:rsidR="002F35DF">
          <w:t xml:space="preserve">biological </w:t>
        </w:r>
      </w:ins>
      <w:ins w:id="45" w:author="Shah, Amit J. [3]" w:date="2019-11-13T10:01:00Z">
        <w:r w:rsidR="002F35DF">
          <w:t xml:space="preserve">relationships that </w:t>
        </w:r>
      </w:ins>
      <w:ins w:id="46" w:author="Shah, Amit J. [5]" w:date="2019-11-13T10:54:00Z">
        <w:r w:rsidR="008413A8">
          <w:t>exist</w:t>
        </w:r>
      </w:ins>
      <w:ins w:id="47" w:author="Shah, Amit J. [3]" w:date="2019-11-13T10:01:00Z">
        <w:del w:id="48" w:author="Shah, Amit J. [5]" w:date="2019-11-13T10:54:00Z">
          <w:r w:rsidR="002F35DF" w:rsidDel="008413A8">
            <w:delText>have been uncovered</w:delText>
          </w:r>
        </w:del>
        <w:r w:rsidR="002F35DF">
          <w:t>.</w:t>
        </w:r>
      </w:ins>
      <w:del w:id="49" w:author="Shah, Amit J. [3]" w:date="2019-11-13T10:00:00Z">
        <w:r w:rsidR="006C35B8" w:rsidDel="002F35DF">
          <w:delText>.</w:delText>
        </w:r>
      </w:del>
      <w:r w:rsidR="006C35B8">
        <w:fldChar w:fldCharType="begin" w:fldLock="1"/>
      </w:r>
      <w:r w:rsidR="00272BF9">
        <w:instrText>ADDIN CSL_CITATION {"citationItems":[{"id":"ITEM-1","itemData":{"DOI":"10.1001/archinte.165.13.1486","ISBN":"0003-9926 (Print)\\r0003-9926","ISSN":"00039926","PMID":"16009863","abstract":"BACKGROUND: Depression is associated with an increased risk for mortality after acute myocardial infarction (MI). The purpose of this study was to determine whether low heart rate variability (HRV) mediates the effect of depression on mortality. METHODS: Twenty-four-hour ambulatory electrocardiograms were obtained from 311 depressed patients with a recent acute MI who were enrolled in the Enhancing Recovery in Coronary Heart Disease (ENRICHD) clinical trial and from 367 nondepressed patients who met the ENRICHD medical inclusion criteria. Standard HRV indexes were extracted from the recordings. RESULTS: The log of very low-frequency (LnVLF) power, an index of HRV derived from power spectral analysis of the electrocardiogram signal (0.0033-0.04 Hz [in milliseconds squared]), was lower in the depressed than in the nondepressed patients (P&lt;.001). There were 47 deaths (6.1%) during a 30-month follow-up. After adjusting for potential confounders, the depressed patients remained at higher risk for all-cause mortality compared with the nondepressed patients (hazard ratio, 2.8; 95% confidence interval [CI], 1.4-5.4; P&lt;.003). When LnVLF power was entered into the model, the hazard ratio for depression dropped to 2.1 (95% CI, 1.1-4.2; P = .03). The proportion of the risk for depression attributable to LnVLF power was 0.27 (95% CI, 0.23-0.31; P&lt;.001). CONCLUSIONS: Low HRV partially mediates the effect of depression on survival after acute MI. This finding helps to clarify the physiological mechanisms underlying depression's role as a risk factor for mortality in patients with coronary heart disease. It also raises the possibility that treatments that improve both depression and HRV might also improve survival in these patients.","author":[{"dropping-particle":"","family":"Carney","given":"Robert M.","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Howells","given":"William B.","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Hayano","given":"Junichiro","non-dropping-particle":"","parse-names":false,"suffix":""},{"dropping-particle":"","family":"Domitrovich","given":"Peter P.","non-dropping-particle":"","parse-names":false,"suffix":""},{"dropping-particle":"","family":"Jaffe","given":"Allan S.","non-dropping-particle":"","parse-names":false,"suffix":""}],"container-title":"Archives of Internal Medicine","id":"ITEM-1","issue":"13","issued":{"date-parts":[["2005"]]},"number-of-pages":"1486-1491","title":"Low heart rate variability and the effect of depression on post-myocardial infarction mortality","type":"report","volume":"165"},"uris":["http://www.mendeley.com/documents/?uuid=ca1bfee8-d125-44dc-8c38-c595b758aadc"]},{"id":"ITEM-2","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2","issued":{"date-parts":[["2017"]]},"page":"277-286","title":"Depression and cardiovascular disease: Epidemiological evidence on their linking mechanisms","type":"article","volume":"74"},"uris":["http://www.mendeley.com/documents/?uuid=7cc341e0-9b7f-424c-9990-2eeadf216aff"]}],"mendeley":{"formattedCitation":"&lt;sup&gt;7,8&lt;/sup&gt;","plainTextFormattedCitation":"7,8","previouslyFormattedCitation":"&lt;sup&gt;7,8&lt;/sup&gt;"},"properties":{"noteIndex":0},"schema":"https://github.com/citation-style-language/schema/raw/master/csl-citation.json"}</w:instrText>
      </w:r>
      <w:r w:rsidR="006C35B8">
        <w:fldChar w:fldCharType="separate"/>
      </w:r>
      <w:r w:rsidR="00272BF9" w:rsidRPr="00272BF9">
        <w:rPr>
          <w:noProof/>
          <w:vertAlign w:val="superscript"/>
        </w:rPr>
        <w:t>7,8</w:t>
      </w:r>
      <w:r w:rsidR="006C35B8">
        <w:fldChar w:fldCharType="end"/>
      </w:r>
      <w:ins w:id="50" w:author="Shah, Amit J. [3]" w:date="2019-11-13T10:02:00Z">
        <w:r w:rsidR="002F35DF">
          <w:t xml:space="preserve"> V</w:t>
        </w:r>
      </w:ins>
      <w:del w:id="51" w:author="Shah, Amit J. [3]" w:date="2019-11-13T10:02:00Z">
        <w:r w:rsidR="006C35B8" w:rsidDel="002F35DF">
          <w:delText xml:space="preserve"> </w:delText>
        </w:r>
        <w:r w:rsidR="00E8449E" w:rsidDel="002F35DF">
          <w:delText>Therapies targeting the ANS, such as v</w:delText>
        </w:r>
      </w:del>
      <w:r w:rsidR="00E8449E">
        <w:t>agal nerve stimulation,</w:t>
      </w:r>
      <w:ins w:id="52" w:author="Shah, Amit J. [3]" w:date="2019-11-13T10:02:00Z">
        <w:r w:rsidR="002F35DF">
          <w:t xml:space="preserve"> for example, may be effective in</w:t>
        </w:r>
      </w:ins>
      <w:del w:id="53" w:author="Shah, Amit J. [3]" w:date="2019-11-13T10:02:00Z">
        <w:r w:rsidR="00E8449E" w:rsidDel="002F35DF">
          <w:delText xml:space="preserve"> show efficacy in</w:delText>
        </w:r>
      </w:del>
      <w:r w:rsidR="00E8449E">
        <w:t xml:space="preserve"> treatment-resistant depression</w:t>
      </w:r>
      <w:r w:rsidR="004032FE">
        <w:t>,</w:t>
      </w:r>
      <w:r w:rsidR="004032FE">
        <w:fldChar w:fldCharType="begin" w:fldLock="1"/>
      </w:r>
      <w:r w:rsidR="00272BF9">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9&lt;/sup&gt;","plainTextFormattedCitation":"9","previouslyFormattedCitation":"&lt;sup&gt;9&lt;/sup&gt;"},"properties":{"noteIndex":0},"schema":"https://github.com/citation-style-language/schema/raw/master/csl-citation.json"}</w:instrText>
      </w:r>
      <w:r w:rsidR="004032FE">
        <w:fldChar w:fldCharType="separate"/>
      </w:r>
      <w:r w:rsidR="00272BF9" w:rsidRPr="00272BF9">
        <w:rPr>
          <w:noProof/>
          <w:vertAlign w:val="superscript"/>
        </w:rPr>
        <w:t>9</w:t>
      </w:r>
      <w:r w:rsidR="004032FE">
        <w:fldChar w:fldCharType="end"/>
      </w:r>
      <w:r w:rsidR="004032FE">
        <w:t xml:space="preserve"> </w:t>
      </w:r>
      <w:r w:rsidR="00E8449E">
        <w:t>angina pectoris,</w:t>
      </w:r>
      <w:r w:rsidR="004032FE">
        <w:fldChar w:fldCharType="begin" w:fldLock="1"/>
      </w:r>
      <w:r w:rsidR="00272BF9">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mendeley":{"formattedCitation":"&lt;sup&gt;10&lt;/sup&gt;","plainTextFormattedCitation":"10","previouslyFormattedCitation":"&lt;sup&gt;10&lt;/sup&gt;"},"properties":{"noteIndex":0},"schema":"https://github.com/citation-style-language/schema/raw/master/csl-citation.json"}</w:instrText>
      </w:r>
      <w:r w:rsidR="004032FE">
        <w:fldChar w:fldCharType="separate"/>
      </w:r>
      <w:r w:rsidR="00272BF9" w:rsidRPr="00272BF9">
        <w:rPr>
          <w:noProof/>
          <w:vertAlign w:val="superscript"/>
        </w:rPr>
        <w:t>10</w:t>
      </w:r>
      <w:r w:rsidR="004032FE">
        <w:fldChar w:fldCharType="end"/>
      </w:r>
      <w:r w:rsidR="004032FE">
        <w:t xml:space="preserve"> </w:t>
      </w:r>
      <w:r w:rsidR="00E8449E">
        <w:t xml:space="preserve">and cardiac </w:t>
      </w:r>
      <w:del w:id="54" w:author="Shah, Amit J. [3]" w:date="2019-11-13T10:02:00Z">
        <w:r w:rsidR="00E8449E" w:rsidDel="002F35DF">
          <w:delText>arrythmias</w:delText>
        </w:r>
      </w:del>
      <w:ins w:id="55" w:author="Shah, Amit J. [3]" w:date="2019-11-13T10:02:00Z">
        <w:r w:rsidR="002F35DF">
          <w:t>arrhythmias.</w:t>
        </w:r>
      </w:ins>
      <w:del w:id="56" w:author="Shah, Amit J. [3]" w:date="2019-11-13T10:02:00Z">
        <w:r w:rsidR="00E8449E" w:rsidDel="002F35DF">
          <w:delText>,</w:delText>
        </w:r>
      </w:del>
      <w:r w:rsidR="00E8449E">
        <w:fldChar w:fldCharType="begin" w:fldLock="1"/>
      </w:r>
      <w:r w:rsidR="00272BF9">
        <w:instrText>ADDIN CSL_CITATION {"citationItems":[{"id":"ITEM-1","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1","issue":"2","issued":{"date-parts":[["2011","3"]]},"page":"147-161","title":"Arrhythmias and vagus nerve stimulation","type":"article-journal","volume":"16"},"uris":["http://www.mendeley.com/documents/?uuid=335d96e3-8f45-3407-9bb7-e04f773ea331"]}],"mendeley":{"formattedCitation":"&lt;sup&gt;11&lt;/sup&gt;","plainTextFormattedCitation":"11","previouslyFormattedCitation":"&lt;sup&gt;11&lt;/sup&gt;"},"properties":{"noteIndex":0},"schema":"https://github.com/citation-style-language/schema/raw/master/csl-citation.json"}</w:instrText>
      </w:r>
      <w:r w:rsidR="00E8449E">
        <w:fldChar w:fldCharType="separate"/>
      </w:r>
      <w:r w:rsidR="00272BF9" w:rsidRPr="00272BF9">
        <w:rPr>
          <w:noProof/>
          <w:vertAlign w:val="superscript"/>
        </w:rPr>
        <w:t>11</w:t>
      </w:r>
      <w:r w:rsidR="00E8449E">
        <w:fldChar w:fldCharType="end"/>
      </w:r>
      <w:del w:id="57" w:author="Shah, Amit J. [3]" w:date="2019-11-13T10:02:00Z">
        <w:r w:rsidR="00E8449E" w:rsidDel="002F35DF">
          <w:delText xml:space="preserve"> implicating a potential target for focused interventions.</w:delText>
        </w:r>
      </w:del>
      <w:r w:rsidR="00E8449E">
        <w:t xml:space="preserve"> We seek to gain </w:t>
      </w:r>
      <w:r w:rsidR="00E8449E" w:rsidRPr="004E79B0">
        <w:rPr>
          <w:u w:val="single"/>
        </w:rPr>
        <w:t xml:space="preserve">a better understanding of </w:t>
      </w:r>
      <w:ins w:id="58" w:author="Shah, Amit J. [3]" w:date="2019-11-13T10:05:00Z">
        <w:r w:rsidR="002F35DF">
          <w:rPr>
            <w:u w:val="single"/>
          </w:rPr>
          <w:t xml:space="preserve">relationship of ANS biomarkers that can help </w:t>
        </w:r>
      </w:ins>
      <w:ins w:id="59" w:author="Shah, Amit J. [3]" w:date="2019-11-13T10:06:00Z">
        <w:r w:rsidR="002F35DF">
          <w:rPr>
            <w:u w:val="single"/>
          </w:rPr>
          <w:t>understand</w:t>
        </w:r>
      </w:ins>
      <w:ins w:id="60" w:author="Shah, Amit J. [3]" w:date="2019-11-13T10:05:00Z">
        <w:r w:rsidR="002F35DF">
          <w:rPr>
            <w:u w:val="single"/>
          </w:rPr>
          <w:t xml:space="preserve"> the heart-brain relationship and uncover effective therapies for both.</w:t>
        </w:r>
      </w:ins>
      <w:del w:id="61" w:author="Shah, Amit J. [3]" w:date="2019-11-13T10:06:00Z">
        <w:r w:rsidR="00E8449E" w:rsidRPr="004E79B0" w:rsidDel="002F35DF">
          <w:rPr>
            <w:u w:val="single"/>
          </w:rPr>
          <w:delText>the autonomic mechanisms in depression and coronary artery disease</w:delText>
        </w:r>
        <w:r w:rsidR="00E8449E" w:rsidDel="002F35DF">
          <w:delText>, which may lead to improved, targeted interventions to decrease adverse outcomes in both conditions.</w:delText>
        </w:r>
      </w:del>
      <w:del w:id="62" w:author="Shah, Amit J." w:date="2019-11-13T10:20:00Z">
        <w:r w:rsidR="00E8449E" w:rsidDel="00163AA1">
          <w:delText xml:space="preserve"> </w:delText>
        </w:r>
      </w:del>
    </w:p>
    <w:p w14:paraId="008C02F6" w14:textId="5ED491F9" w:rsidR="00E9079F" w:rsidRPr="004E79B0" w:rsidDel="00163AA1" w:rsidRDefault="00E9079F" w:rsidP="00A57DF5">
      <w:pPr>
        <w:widowControl w:val="0"/>
        <w:spacing w:after="80"/>
        <w:rPr>
          <w:del w:id="63" w:author="Shah, Amit J." w:date="2019-11-13T10:20:00Z"/>
          <w:sz w:val="8"/>
          <w:szCs w:val="8"/>
        </w:rPr>
      </w:pPr>
    </w:p>
    <w:p w14:paraId="5BDBA910" w14:textId="77777777" w:rsidR="00163AA1" w:rsidRDefault="00A57DF5" w:rsidP="001546E3">
      <w:pPr>
        <w:widowControl w:val="0"/>
        <w:spacing w:after="80"/>
        <w:rPr>
          <w:ins w:id="64" w:author="Shah, Amit J." w:date="2019-11-13T10:20:00Z"/>
        </w:rPr>
      </w:pPr>
      <w:del w:id="65" w:author="Shah, Amit J." w:date="2019-11-13T10:20:00Z">
        <w:r w:rsidDel="00163AA1">
          <w:delText>W</w:delText>
        </w:r>
      </w:del>
    </w:p>
    <w:p w14:paraId="44435098" w14:textId="5F16A81E" w:rsidR="00163AA1" w:rsidRDefault="00163AA1" w:rsidP="001546E3">
      <w:pPr>
        <w:widowControl w:val="0"/>
        <w:spacing w:after="80"/>
        <w:rPr>
          <w:ins w:id="66" w:author="Shah, Amit J." w:date="2019-11-13T10:19:00Z"/>
        </w:rPr>
      </w:pPr>
      <w:ins w:id="67" w:author="Shah, Amit J." w:date="2019-11-13T10:20:00Z">
        <w:r>
          <w:t>W</w:t>
        </w:r>
      </w:ins>
      <w:r w:rsidR="00A57DF5">
        <w:t xml:space="preserve">e have recently </w:t>
      </w:r>
      <w:del w:id="68" w:author="Shah, Amit J. [3]" w:date="2019-11-13T10:07:00Z">
        <w:r w:rsidR="00A57DF5" w:rsidDel="002F35DF">
          <w:delText xml:space="preserve">discovered </w:delText>
        </w:r>
      </w:del>
      <w:ins w:id="69" w:author="Shah, Amit J. [3]" w:date="2019-11-13T10:07:00Z">
        <w:r w:rsidR="002F35DF">
          <w:t>investigated</w:t>
        </w:r>
        <w:r w:rsidR="002F35DF">
          <w:t xml:space="preserve"> </w:t>
        </w:r>
      </w:ins>
      <w:r w:rsidR="00A57DF5">
        <w:t>a novel electrocardiographic (ECG) biomarker of ANS dysfunction</w:t>
      </w:r>
      <w:ins w:id="70" w:author="Shah, Amit J. [3]" w:date="2019-11-13T10:08:00Z">
        <w:r w:rsidR="002F35DF">
          <w:t xml:space="preserve">, </w:t>
        </w:r>
        <w:r w:rsidR="002F35DF" w:rsidRPr="002F35DF">
          <w:rPr>
            <w:i/>
            <w:rPrChange w:id="71" w:author="Shah, Amit J. [3]" w:date="2019-11-13T10:08:00Z">
              <w:rPr/>
            </w:rPrChange>
          </w:rPr>
          <w:t>Dyx</w:t>
        </w:r>
        <w:r w:rsidR="002F35DF">
          <w:t>,</w:t>
        </w:r>
      </w:ins>
      <w:r w:rsidR="00A57DF5">
        <w:t xml:space="preserve"> that </w:t>
      </w:r>
      <w:del w:id="72" w:author="Shah, Amit J. [3]" w:date="2019-11-13T10:07:00Z">
        <w:r w:rsidR="00A57DF5" w:rsidDel="002F35DF">
          <w:delText>we found to be</w:delText>
        </w:r>
      </w:del>
      <w:ins w:id="73" w:author="Shah, Amit J. [3]" w:date="2019-11-13T10:07:00Z">
        <w:r w:rsidR="002F35DF">
          <w:t>was</w:t>
        </w:r>
      </w:ins>
      <w:r w:rsidR="00A57DF5">
        <w:t xml:space="preserve"> predictive of abnormal myocardial perfusion and coronary flow reserve,</w:t>
      </w:r>
      <w:r w:rsidR="00A57DF5" w:rsidRPr="00460EC5">
        <w:fldChar w:fldCharType="begin" w:fldLock="1"/>
      </w:r>
      <w:r w:rsidR="00BA3954">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12&lt;/sup&gt;","plainTextFormattedCitation":"12","previouslyFormattedCitation":"&lt;sup&gt;12&lt;/sup&gt;"},"properties":{"noteIndex":0},"schema":"https://github.com/citation-style-language/schema/raw/master/csl-citation.json"}</w:instrText>
      </w:r>
      <w:r w:rsidR="00A57DF5" w:rsidRPr="00460EC5">
        <w:fldChar w:fldCharType="separate"/>
      </w:r>
      <w:r w:rsidR="00E9079F" w:rsidRPr="00E9079F">
        <w:rPr>
          <w:noProof/>
          <w:vertAlign w:val="superscript"/>
        </w:rPr>
        <w:t>12</w:t>
      </w:r>
      <w:r w:rsidR="00A57DF5" w:rsidRPr="00460EC5">
        <w:fldChar w:fldCharType="end"/>
      </w:r>
      <w:r w:rsidR="00A57DF5">
        <w:t xml:space="preserve"> </w:t>
      </w:r>
      <w:del w:id="74" w:author="Shah, Amit J. [3]" w:date="2019-11-13T10:07:00Z">
        <w:r w:rsidR="00A57DF5" w:rsidDel="002F35DF">
          <w:delText xml:space="preserve">and in preliminary analyses showed a strong association with </w:delText>
        </w:r>
      </w:del>
      <w:ins w:id="75" w:author="Shah, Amit J. [3]" w:date="2019-11-13T10:07:00Z">
        <w:r w:rsidR="002F35DF">
          <w:t xml:space="preserve">as well as </w:t>
        </w:r>
      </w:ins>
      <w:r w:rsidR="00A57DF5">
        <w:t>depressive symptom</w:t>
      </w:r>
      <w:del w:id="76" w:author="Shah, Amit J. [3]" w:date="2019-11-13T10:08:00Z">
        <w:r w:rsidR="00A57DF5" w:rsidDel="002F35DF">
          <w:delText xml:space="preserve"> burden</w:delText>
        </w:r>
      </w:del>
      <w:ins w:id="77" w:author="Shah, Amit J. [3]" w:date="2019-11-13T10:08:00Z">
        <w:r w:rsidR="002F35DF">
          <w:t>s</w:t>
        </w:r>
      </w:ins>
      <w:r w:rsidR="00A57DF5">
        <w:t xml:space="preserve">. </w:t>
      </w:r>
      <w:ins w:id="78" w:author="Shah, Amit J. [3]" w:date="2019-11-13T10:12:00Z">
        <w:r w:rsidR="00755EA6">
          <w:t>Encouraged</w:t>
        </w:r>
      </w:ins>
      <w:ins w:id="79" w:author="Shah, Amit J. [3]" w:date="2019-11-13T10:09:00Z">
        <w:r w:rsidR="00755EA6">
          <w:t xml:space="preserve"> by these findings, we seek to further explore its potential as a means of investigating dysfunction </w:t>
        </w:r>
      </w:ins>
      <w:del w:id="80" w:author="Shah, Amit J. [3]" w:date="2019-11-13T10:10:00Z">
        <w:r w:rsidR="00A57DF5" w:rsidDel="00755EA6">
          <w:delText>ANS dysfunction occurs at multiple levels, from</w:delText>
        </w:r>
      </w:del>
      <w:ins w:id="81" w:author="Shah, Amit J. [3]" w:date="2019-11-13T10:10:00Z">
        <w:r w:rsidR="00755EA6">
          <w:t>in</w:t>
        </w:r>
      </w:ins>
      <w:ins w:id="82" w:author="Shah, Amit J. [3]" w:date="2019-11-13T10:13:00Z">
        <w:r w:rsidR="00755EA6">
          <w:t xml:space="preserve"> both</w:t>
        </w:r>
      </w:ins>
      <w:r w:rsidR="00A57DF5">
        <w:t xml:space="preserve"> central neurological processes</w:t>
      </w:r>
      <w:ins w:id="83" w:author="Shah, Amit J. [3]" w:date="2019-11-13T10:10:00Z">
        <w:r w:rsidR="00755EA6">
          <w:t xml:space="preserve"> (depression) as well as</w:t>
        </w:r>
      </w:ins>
      <w:del w:id="84" w:author="Shah, Amit J. [3]" w:date="2019-11-13T10:10:00Z">
        <w:r w:rsidR="00A57DF5" w:rsidDel="00755EA6">
          <w:delText xml:space="preserve"> to </w:delText>
        </w:r>
      </w:del>
      <w:ins w:id="85" w:author="Shah, Amit J. [3]" w:date="2019-11-13T10:10:00Z">
        <w:r w:rsidR="00755EA6">
          <w:t xml:space="preserve"> </w:t>
        </w:r>
      </w:ins>
      <w:r w:rsidR="00A57DF5">
        <w:t>peripheral cardiovascular reflexes</w:t>
      </w:r>
      <w:ins w:id="86" w:author="Shah, Amit J." w:date="2019-11-13T10:29:00Z">
        <w:r w:rsidR="00016077">
          <w:t xml:space="preserve"> as they relate to obstructive CAD</w:t>
        </w:r>
      </w:ins>
      <w:ins w:id="87" w:author="Shah, Amit J. [3]" w:date="2019-11-13T10:13:00Z">
        <w:r w:rsidR="00755EA6">
          <w:t xml:space="preserve">. </w:t>
        </w:r>
        <w:del w:id="88" w:author="Shah, Amit J." w:date="2019-11-13T10:29:00Z">
          <w:r w:rsidR="00755EA6" w:rsidDel="00016077">
            <w:delText>This</w:delText>
          </w:r>
        </w:del>
        <w:del w:id="89" w:author="Shah, Amit J." w:date="2019-11-13T10:30:00Z">
          <w:r w:rsidR="00755EA6" w:rsidDel="00016077">
            <w:delText xml:space="preserve"> includes </w:delText>
          </w:r>
        </w:del>
      </w:ins>
      <w:ins w:id="90" w:author="Shah, Amit J. [3]" w:date="2019-11-13T10:11:00Z">
        <w:del w:id="91" w:author="Shah, Amit J." w:date="2019-11-13T10:30:00Z">
          <w:r w:rsidR="00755EA6" w:rsidDel="00016077">
            <w:delText>the</w:delText>
          </w:r>
        </w:del>
        <w:del w:id="92" w:author="Shah, Amit J." w:date="2019-11-13T10:31:00Z">
          <w:r w:rsidR="00755EA6" w:rsidDel="00016077">
            <w:delText xml:space="preserve"> baroreceptor and intrinsic cardiac nervous system that regulate CAD </w:delText>
          </w:r>
        </w:del>
      </w:ins>
      <w:ins w:id="93" w:author="Shah, Amit J. [3]" w:date="2019-11-13T10:12:00Z">
        <w:del w:id="94" w:author="Shah, Amit J." w:date="2019-11-13T10:31:00Z">
          <w:r w:rsidR="00755EA6" w:rsidDel="00016077">
            <w:delText>pathogenesis and coronary vasomotor tone</w:delText>
          </w:r>
        </w:del>
      </w:ins>
      <w:del w:id="95" w:author="Shah, Amit J." w:date="2019-11-13T10:31:00Z">
        <w:r w:rsidR="00A57DF5" w:rsidDel="00016077">
          <w:delText xml:space="preserve">, such as the vagal withdrawal in depression and increased sympathetic tone in hypertension. </w:delText>
        </w:r>
      </w:del>
      <w:ins w:id="96" w:author="Shah, Amit J. [3]" w:date="2019-11-13T10:14:00Z">
        <w:r w:rsidR="00755EA6">
          <w:t xml:space="preserve">Both </w:t>
        </w:r>
        <w:del w:id="97" w:author="Shah, Amit J." w:date="2019-11-13T10:31:00Z">
          <w:r w:rsidR="00755EA6" w:rsidDel="00016077">
            <w:delText>processes</w:delText>
          </w:r>
        </w:del>
      </w:ins>
      <w:ins w:id="98" w:author="Shah, Amit J." w:date="2019-11-13T10:31:00Z">
        <w:r w:rsidR="00016077">
          <w:t>mechanisms</w:t>
        </w:r>
      </w:ins>
      <w:ins w:id="99" w:author="Shah, Amit J. [3]" w:date="2019-11-13T10:14:00Z">
        <w:r w:rsidR="00755EA6">
          <w:t xml:space="preserve"> can influence the </w:t>
        </w:r>
        <w:del w:id="100" w:author="Shah, Amit J." w:date="2019-11-13T10:26:00Z">
          <w:r w:rsidR="00755EA6" w:rsidDel="00163AA1">
            <w:delText>variability</w:delText>
          </w:r>
        </w:del>
      </w:ins>
      <w:ins w:id="101" w:author="Shah, Amit J." w:date="2019-11-13T10:26:00Z">
        <w:r>
          <w:t>adaptability</w:t>
        </w:r>
      </w:ins>
      <w:ins w:id="102" w:author="Shah, Amit J." w:date="2019-11-13T10:27:00Z">
        <w:r>
          <w:t>/flexibility of the ANS, which can be measured by</w:t>
        </w:r>
      </w:ins>
      <w:ins w:id="103" w:author="Shah, Amit J. [3]" w:date="2019-11-13T10:14:00Z">
        <w:del w:id="104" w:author="Shah, Amit J." w:date="2019-11-13T10:27:00Z">
          <w:r w:rsidR="00755EA6" w:rsidDel="00163AA1">
            <w:delText xml:space="preserve"> of the </w:delText>
          </w:r>
        </w:del>
      </w:ins>
      <w:ins w:id="105" w:author="Shah, Amit J." w:date="2019-11-13T10:27:00Z">
        <w:r>
          <w:t xml:space="preserve"> </w:t>
        </w:r>
      </w:ins>
      <w:ins w:id="106" w:author="Shah, Amit J. [3]" w:date="2019-11-13T10:14:00Z">
        <w:r w:rsidR="00755EA6">
          <w:t>heart rate</w:t>
        </w:r>
        <w:del w:id="107" w:author="Shah, Amit J." w:date="2019-11-13T10:27:00Z">
          <w:r w:rsidR="00755EA6" w:rsidDel="00163AA1">
            <w:delText xml:space="preserve"> (HRV) </w:delText>
          </w:r>
        </w:del>
        <w:del w:id="108" w:author="Shah, Amit J." w:date="2019-11-13T10:28:00Z">
          <w:r w:rsidR="00755EA6" w:rsidDel="00163AA1">
            <w:delText>over time.</w:delText>
          </w:r>
        </w:del>
      </w:ins>
      <w:ins w:id="109" w:author="Shah, Amit J." w:date="2019-11-13T10:28:00Z">
        <w:r>
          <w:t xml:space="preserve"> variability (HRV).</w:t>
        </w:r>
      </w:ins>
      <w:ins w:id="110" w:author="Shah, Amit J. [3]" w:date="2019-11-13T10:14:00Z">
        <w:r w:rsidR="00755EA6">
          <w:t xml:space="preserve"> </w:t>
        </w:r>
      </w:ins>
      <w:ins w:id="111" w:author="Shah, Amit J. [3]" w:date="2019-11-13T10:12:00Z">
        <w:r w:rsidR="00755EA6" w:rsidRPr="00755EA6">
          <w:rPr>
            <w:i/>
            <w:rPrChange w:id="112" w:author="Shah, Amit J. [3]" w:date="2019-11-13T10:12:00Z">
              <w:rPr/>
            </w:rPrChange>
          </w:rPr>
          <w:t>Dyx</w:t>
        </w:r>
      </w:ins>
      <w:ins w:id="113" w:author="Shah, Amit J." w:date="2019-11-13T10:31:00Z">
        <w:r w:rsidR="00016077">
          <w:rPr>
            <w:i/>
          </w:rPr>
          <w:t>,</w:t>
        </w:r>
        <w:r w:rsidR="00016077">
          <w:t xml:space="preserve"> we have found, is a particularly </w:t>
        </w:r>
      </w:ins>
      <w:ins w:id="114" w:author="Shah, Amit J." w:date="2019-11-13T10:32:00Z">
        <w:r w:rsidR="00016077">
          <w:t>promising</w:t>
        </w:r>
      </w:ins>
      <w:ins w:id="115" w:author="Shah, Amit J." w:date="2019-11-13T10:31:00Z">
        <w:r w:rsidR="00016077">
          <w:t xml:space="preserve"> </w:t>
        </w:r>
      </w:ins>
      <w:ins w:id="116" w:author="Shah, Amit J. [3]" w:date="2019-11-13T10:12:00Z">
        <w:del w:id="117" w:author="Shah, Amit J." w:date="2019-11-13T10:32:00Z">
          <w:r w:rsidR="00755EA6" w:rsidDel="00016077">
            <w:delText xml:space="preserve"> </w:delText>
          </w:r>
        </w:del>
      </w:ins>
      <w:ins w:id="118" w:author="Shah, Amit J. [3]" w:date="2019-11-13T10:14:00Z">
        <w:del w:id="119" w:author="Shah, Amit J." w:date="2019-11-13T10:28:00Z">
          <w:r w:rsidR="00755EA6" w:rsidDel="00163AA1">
            <w:delText>conveniently measures</w:delText>
          </w:r>
        </w:del>
      </w:ins>
      <w:del w:id="120" w:author="Shah, Amit J." w:date="2019-11-13T10:28:00Z">
        <w:r w:rsidR="00A57DF5" w:rsidDel="00163AA1">
          <w:delText>Heart rate variability (</w:delText>
        </w:r>
      </w:del>
      <w:ins w:id="121" w:author="Shah, Amit J. [3]" w:date="2019-11-13T10:14:00Z">
        <w:del w:id="122" w:author="Shah, Amit J." w:date="2019-11-13T10:32:00Z">
          <w:r w:rsidR="00755EA6" w:rsidDel="00016077">
            <w:delText xml:space="preserve"> </w:delText>
          </w:r>
        </w:del>
      </w:ins>
      <w:r w:rsidR="00A57DF5">
        <w:t>HRV</w:t>
      </w:r>
      <w:ins w:id="123" w:author="Shah, Amit J." w:date="2019-11-13T10:32:00Z">
        <w:r w:rsidR="00016077">
          <w:t xml:space="preserve"> metric</w:t>
        </w:r>
      </w:ins>
      <w:ins w:id="124" w:author="Shah, Amit J." w:date="2019-11-13T10:28:00Z">
        <w:r>
          <w:t xml:space="preserve">, and measured </w:t>
        </w:r>
      </w:ins>
      <w:del w:id="125" w:author="Shah, Amit J. [3]" w:date="2019-11-13T10:14:00Z">
        <w:r w:rsidR="00A57DF5" w:rsidDel="00755EA6">
          <w:delText>)</w:delText>
        </w:r>
      </w:del>
      <w:ins w:id="126" w:author="Shah, Amit J. [3]" w:date="2019-11-13T10:14:00Z">
        <w:del w:id="127" w:author="Shah, Amit J." w:date="2019-11-13T10:28:00Z">
          <w:r w:rsidR="00755EA6" w:rsidDel="00163AA1">
            <w:delText xml:space="preserve"> using</w:delText>
          </w:r>
        </w:del>
      </w:ins>
      <w:ins w:id="128" w:author="Shah, Amit J." w:date="2019-11-13T10:28:00Z">
        <w:r>
          <w:t>in a low cost/burden manner with</w:t>
        </w:r>
      </w:ins>
      <w:ins w:id="129" w:author="Shah, Amit J. [3]" w:date="2019-11-13T10:14:00Z">
        <w:r w:rsidR="00755EA6">
          <w:t xml:space="preserve"> ambulatory ECG</w:t>
        </w:r>
      </w:ins>
      <w:del w:id="130" w:author="Shah, Amit J. [3]" w:date="2019-11-13T10:15:00Z">
        <w:r w:rsidR="00A57DF5" w:rsidDel="00755EA6">
          <w:delText>, measured non-invasively through ECG, is an accepted measure of the integration of these multiple levels of autonomic outflow to the heart</w:delText>
        </w:r>
      </w:del>
      <w:ins w:id="131" w:author="Shah, Amit J. [3]" w:date="2019-11-13T10:15:00Z">
        <w:del w:id="132" w:author="Shah, Amit J." w:date="2019-11-13T10:29:00Z">
          <w:r w:rsidR="00755EA6" w:rsidDel="00163AA1">
            <w:delText>, which is both low cost and low burden</w:delText>
          </w:r>
        </w:del>
      </w:ins>
      <w:r w:rsidR="00A57DF5">
        <w:t>.</w:t>
      </w:r>
      <w:commentRangeStart w:id="133"/>
      <w:r w:rsidR="00A57DF5" w:rsidRPr="00460EC5">
        <w:fldChar w:fldCharType="begin" w:fldLock="1"/>
      </w:r>
      <w:r w:rsidR="00BA3954">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3,14&lt;/sup&gt;","plainTextFormattedCitation":"13,14","previouslyFormattedCitation":"&lt;sup&gt;13,14&lt;/sup&gt;"},"properties":{"noteIndex":0},"schema":"https://github.com/citation-style-language/schema/raw/master/csl-citation.json"}</w:instrText>
      </w:r>
      <w:r w:rsidR="00A57DF5" w:rsidRPr="00460EC5">
        <w:fldChar w:fldCharType="separate"/>
      </w:r>
      <w:r w:rsidR="00E9079F" w:rsidRPr="00E9079F">
        <w:rPr>
          <w:noProof/>
          <w:vertAlign w:val="superscript"/>
        </w:rPr>
        <w:t>13,14</w:t>
      </w:r>
      <w:r w:rsidR="00A57DF5" w:rsidRPr="00460EC5">
        <w:fldChar w:fldCharType="end"/>
      </w:r>
      <w:commentRangeEnd w:id="133"/>
      <w:r w:rsidR="00755EA6">
        <w:rPr>
          <w:rStyle w:val="CommentReference"/>
        </w:rPr>
        <w:commentReference w:id="133"/>
      </w:r>
      <w:r w:rsidR="00A57DF5">
        <w:t xml:space="preserve"> </w:t>
      </w:r>
      <w:del w:id="134" w:author="Shah, Amit J." w:date="2019-11-13T10:15:00Z">
        <w:r w:rsidR="00A57DF5" w:rsidDel="00755EA6">
          <w:delText>L</w:delText>
        </w:r>
      </w:del>
      <w:del w:id="135" w:author="Shah, Amit J." w:date="2019-11-13T10:16:00Z">
        <w:r w:rsidR="00A57DF5" w:rsidDel="00755EA6">
          <w:delText xml:space="preserve">ow HRV, a reflection of ANS dysfunction is independently </w:delText>
        </w:r>
        <w:r w:rsidR="00A57DF5" w:rsidRPr="00460EC5" w:rsidDel="00755EA6">
          <w:delText>associated with depressive symptoms,</w:delText>
        </w:r>
        <w:r w:rsidR="00A57DF5" w:rsidRPr="00460EC5" w:rsidDel="00755EA6">
          <w:fldChar w:fldCharType="begin" w:fldLock="1"/>
        </w:r>
        <w:r w:rsidR="00BA3954" w:rsidDel="00755EA6">
          <w:del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15&lt;/sup&gt;","plainTextFormattedCitation":"15","previouslyFormattedCitation":"&lt;sup&gt;15&lt;/sup&gt;"},"properties":{"noteIndex":0},"schema":"https://github.com/citation-style-language/schema/raw/master/csl-citation.json"}</w:delInstrText>
        </w:r>
        <w:r w:rsidR="00A57DF5" w:rsidRPr="00460EC5" w:rsidDel="00755EA6">
          <w:fldChar w:fldCharType="separate"/>
        </w:r>
        <w:r w:rsidR="00E9079F" w:rsidRPr="00E9079F" w:rsidDel="00755EA6">
          <w:rPr>
            <w:noProof/>
            <w:vertAlign w:val="superscript"/>
          </w:rPr>
          <w:delText>15</w:delText>
        </w:r>
        <w:r w:rsidR="00A57DF5" w:rsidRPr="00460EC5" w:rsidDel="00755EA6">
          <w:fldChar w:fldCharType="end"/>
        </w:r>
        <w:r w:rsidR="00A57DF5" w:rsidRPr="00460EC5" w:rsidDel="00755EA6">
          <w:delText xml:space="preserve"> cardiovascular mortality,</w:delText>
        </w:r>
        <w:r w:rsidR="00A57DF5" w:rsidRPr="00460EC5" w:rsidDel="00755EA6">
          <w:fldChar w:fldCharType="begin" w:fldLock="1"/>
        </w:r>
        <w:r w:rsidR="00BA3954" w:rsidDel="00755EA6">
          <w:del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16&lt;/sup&gt;","plainTextFormattedCitation":"16","previouslyFormattedCitation":"&lt;sup&gt;16&lt;/sup&gt;"},"properties":{"noteIndex":0},"schema":"https://github.com/citation-style-language/schema/raw/master/csl-citation.json"}</w:delInstrText>
        </w:r>
        <w:r w:rsidR="00A57DF5" w:rsidRPr="00460EC5" w:rsidDel="00755EA6">
          <w:fldChar w:fldCharType="separate"/>
        </w:r>
        <w:r w:rsidR="00E9079F" w:rsidRPr="00E9079F" w:rsidDel="00755EA6">
          <w:rPr>
            <w:noProof/>
            <w:vertAlign w:val="superscript"/>
          </w:rPr>
          <w:delText>16</w:delText>
        </w:r>
        <w:r w:rsidR="00A57DF5" w:rsidRPr="00460EC5" w:rsidDel="00755EA6">
          <w:fldChar w:fldCharType="end"/>
        </w:r>
        <w:r w:rsidR="00A57DF5" w:rsidRPr="00460EC5" w:rsidDel="00755EA6">
          <w:delText xml:space="preserve"> and obstructive CAD.</w:delText>
        </w:r>
        <w:r w:rsidR="00A57DF5" w:rsidRPr="00460EC5" w:rsidDel="00755EA6">
          <w:fldChar w:fldCharType="begin" w:fldLock="1"/>
        </w:r>
        <w:r w:rsidR="00BA3954" w:rsidDel="00755EA6">
          <w:del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17&lt;/sup&gt;","plainTextFormattedCitation":"17","previouslyFormattedCitation":"&lt;sup&gt;17&lt;/sup&gt;"},"properties":{"noteIndex":0},"schema":"https://github.com/citation-style-language/schema/raw/master/csl-citation.json"}</w:delInstrText>
        </w:r>
        <w:r w:rsidR="00A57DF5" w:rsidRPr="00460EC5" w:rsidDel="00755EA6">
          <w:fldChar w:fldCharType="separate"/>
        </w:r>
        <w:r w:rsidR="00E9079F" w:rsidRPr="00E9079F" w:rsidDel="00755EA6">
          <w:rPr>
            <w:noProof/>
            <w:vertAlign w:val="superscript"/>
          </w:rPr>
          <w:delText>17</w:delText>
        </w:r>
        <w:r w:rsidR="00A57DF5" w:rsidRPr="00460EC5" w:rsidDel="00755EA6">
          <w:fldChar w:fldCharType="end"/>
        </w:r>
        <w:r w:rsidR="00272BF9" w:rsidDel="00755EA6">
          <w:delText xml:space="preserve"> Our novel HRV measure, </w:delText>
        </w:r>
        <w:r w:rsidR="00272BF9" w:rsidDel="00755EA6">
          <w:rPr>
            <w:i/>
          </w:rPr>
          <w:delText>Dyx</w:delText>
        </w:r>
        <w:r w:rsidR="00272BF9" w:rsidDel="00755EA6">
          <w:delText xml:space="preserve">, </w:delText>
        </w:r>
        <w:r w:rsidR="0089272B" w:rsidDel="00755EA6">
          <w:delText>outperformed traditional HRV measures.</w:delText>
        </w:r>
        <w:r w:rsidR="0089272B" w:rsidDel="00755EA6">
          <w:fldChar w:fldCharType="begin" w:fldLock="1"/>
        </w:r>
        <w:r w:rsidR="00BA3954" w:rsidDel="00755EA6">
          <w:del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12&lt;/sup&gt;","plainTextFormattedCitation":"12","previouslyFormattedCitation":"&lt;sup&gt;12&lt;/sup&gt;"},"properties":{"noteIndex":0},"schema":"https://github.com/citation-style-language/schema/raw/master/csl-citation.json"}</w:delInstrText>
        </w:r>
        <w:r w:rsidR="0089272B" w:rsidDel="00755EA6">
          <w:fldChar w:fldCharType="separate"/>
        </w:r>
        <w:r w:rsidR="00E9079F" w:rsidRPr="00E9079F" w:rsidDel="00755EA6">
          <w:rPr>
            <w:noProof/>
            <w:vertAlign w:val="superscript"/>
          </w:rPr>
          <w:delText>12</w:delText>
        </w:r>
        <w:r w:rsidR="0089272B" w:rsidDel="00755EA6">
          <w:fldChar w:fldCharType="end"/>
        </w:r>
        <w:r w:rsidR="0089272B" w:rsidDel="00755EA6">
          <w:delText xml:space="preserve"> </w:delText>
        </w:r>
      </w:del>
      <w:r w:rsidR="0089272B" w:rsidRPr="004E79B0">
        <w:rPr>
          <w:i/>
        </w:rPr>
        <w:t>Dyx</w:t>
      </w:r>
      <w:r w:rsidR="0089272B">
        <w:t xml:space="preserve"> </w:t>
      </w:r>
      <w:del w:id="136" w:author="Shah, Amit J." w:date="2019-11-13T10:17:00Z">
        <w:r w:rsidR="00272BF9" w:rsidDel="00755EA6">
          <w:delText>is derived from time-series analysis and</w:delText>
        </w:r>
      </w:del>
      <w:ins w:id="137" w:author="Shah, Amit J." w:date="2019-11-13T10:17:00Z">
        <w:r w:rsidR="00755EA6">
          <w:t>is derived from an algorithm of the heart rate time series that measures</w:t>
        </w:r>
      </w:ins>
      <w:del w:id="138" w:author="Shah, Amit J." w:date="2019-11-13T10:17:00Z">
        <w:r w:rsidR="00272BF9" w:rsidDel="00755EA6">
          <w:delText xml:space="preserve"> captures </w:delText>
        </w:r>
      </w:del>
      <w:ins w:id="139" w:author="Shah, Amit J." w:date="2019-11-13T10:17:00Z">
        <w:r w:rsidR="00755EA6">
          <w:t xml:space="preserve"> </w:t>
        </w:r>
      </w:ins>
      <w:r w:rsidR="00272BF9">
        <w:t>the unpredictability</w:t>
      </w:r>
      <w:ins w:id="140" w:author="Shah, Amit J." w:date="2019-11-13T10:32:00Z">
        <w:r w:rsidR="00016077">
          <w:t xml:space="preserve"> and variability</w:t>
        </w:r>
      </w:ins>
      <w:r w:rsidR="00272BF9">
        <w:t xml:space="preserve"> of the heart</w:t>
      </w:r>
      <w:ins w:id="141" w:author="Shah, Amit J." w:date="2019-11-13T10:32:00Z">
        <w:r w:rsidR="00016077">
          <w:t xml:space="preserve"> rhythm</w:t>
        </w:r>
      </w:ins>
      <w:r w:rsidR="00272BF9">
        <w:t>.</w:t>
      </w:r>
      <w:r w:rsidR="00272BF9">
        <w:fldChar w:fldCharType="begin" w:fldLock="1"/>
      </w:r>
      <w:r w:rsidR="00BA3954">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18&lt;/sup&gt;","plainTextFormattedCitation":"18","previouslyFormattedCitation":"&lt;sup&gt;18&lt;/sup&gt;"},"properties":{"noteIndex":0},"schema":"https://github.com/citation-style-language/schema/raw/master/csl-citation.json"}</w:instrText>
      </w:r>
      <w:r w:rsidR="00272BF9">
        <w:fldChar w:fldCharType="separate"/>
      </w:r>
      <w:r w:rsidR="00E9079F" w:rsidRPr="00E9079F">
        <w:rPr>
          <w:noProof/>
          <w:vertAlign w:val="superscript"/>
        </w:rPr>
        <w:t>18</w:t>
      </w:r>
      <w:r w:rsidR="00272BF9">
        <w:fldChar w:fldCharType="end"/>
      </w:r>
      <w:r w:rsidR="00272BF9">
        <w:t xml:space="preserve"> </w:t>
      </w:r>
      <w:del w:id="142" w:author="Shah, Amit J." w:date="2019-11-13T10:17:00Z">
        <w:r w:rsidR="00272BF9" w:rsidRPr="004E79B0" w:rsidDel="00755EA6">
          <w:rPr>
            <w:i/>
          </w:rPr>
          <w:delText>Dyx</w:delText>
        </w:r>
        <w:r w:rsidR="00272BF9" w:rsidDel="00755EA6">
          <w:delText xml:space="preserve"> was recently shown to be a sensitive marker of</w:delText>
        </w:r>
      </w:del>
      <w:ins w:id="143" w:author="Shah, Amit J." w:date="2019-11-13T10:17:00Z">
        <w:r w:rsidR="00755EA6">
          <w:t xml:space="preserve">Other studies have also found </w:t>
        </w:r>
      </w:ins>
      <w:ins w:id="144" w:author="Shah, Amit J." w:date="2019-11-13T10:32:00Z">
        <w:r w:rsidR="00016077">
          <w:t xml:space="preserve">low </w:t>
        </w:r>
        <w:r w:rsidR="00016077" w:rsidRPr="00016077">
          <w:rPr>
            <w:i/>
            <w:rPrChange w:id="145" w:author="Shah, Amit J." w:date="2019-11-13T10:32:00Z">
              <w:rPr/>
            </w:rPrChange>
          </w:rPr>
          <w:t>Dyx</w:t>
        </w:r>
      </w:ins>
      <w:ins w:id="146" w:author="Shah, Amit J." w:date="2019-11-13T10:17:00Z">
        <w:r w:rsidR="00755EA6">
          <w:t xml:space="preserve"> to predict</w:t>
        </w:r>
      </w:ins>
      <w:r w:rsidR="00272BF9">
        <w:t xml:space="preserve"> ventricular dysrhythmia and cardiovascular mortality</w:t>
      </w:r>
      <w:ins w:id="147" w:author="Shah, Amit J." w:date="2019-11-13T10:18:00Z">
        <w:r w:rsidR="00755EA6">
          <w:t>;</w:t>
        </w:r>
      </w:ins>
      <w:del w:id="148" w:author="Shah, Amit J." w:date="2019-11-13T10:18:00Z">
        <w:r w:rsidR="00272BF9" w:rsidDel="00755EA6">
          <w:delText>,</w:delText>
        </w:r>
      </w:del>
      <w:r w:rsidR="00272BF9" w:rsidRPr="00460EC5">
        <w:fldChar w:fldCharType="begin" w:fldLock="1"/>
      </w:r>
      <w:r w:rsidR="00BA3954">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19,20&lt;/sup&gt;","plainTextFormattedCitation":"19,20","previouslyFormattedCitation":"&lt;sup&gt;19,20&lt;/sup&gt;"},"properties":{"noteIndex":0},"schema":"https://github.com/citation-style-language/schema/raw/master/csl-citation.json"}</w:instrText>
      </w:r>
      <w:r w:rsidR="00272BF9" w:rsidRPr="00460EC5">
        <w:fldChar w:fldCharType="separate"/>
      </w:r>
      <w:r w:rsidR="00E9079F" w:rsidRPr="00E9079F">
        <w:rPr>
          <w:noProof/>
          <w:vertAlign w:val="superscript"/>
        </w:rPr>
        <w:t>19,20</w:t>
      </w:r>
      <w:r w:rsidR="00272BF9" w:rsidRPr="00460EC5">
        <w:fldChar w:fldCharType="end"/>
      </w:r>
      <w:r w:rsidR="00272BF9">
        <w:t xml:space="preserve"> </w:t>
      </w:r>
      <w:del w:id="149" w:author="Shah, Amit J." w:date="2019-11-13T10:18:00Z">
        <w:r w:rsidR="00272BF9" w:rsidDel="00755EA6">
          <w:delText>and was found to be predictive of cardiac stress tests</w:delText>
        </w:r>
      </w:del>
      <w:ins w:id="150" w:author="Shah, Amit J." w:date="2019-11-13T10:18:00Z">
        <w:r w:rsidR="00755EA6">
          <w:t xml:space="preserve">in addition, individuals with chest pain who had low </w:t>
        </w:r>
        <w:r w:rsidR="00755EA6" w:rsidRPr="00755EA6">
          <w:rPr>
            <w:i/>
            <w:rPrChange w:id="151" w:author="Shah, Amit J." w:date="2019-11-13T10:19:00Z">
              <w:rPr/>
            </w:rPrChange>
          </w:rPr>
          <w:t>Dyx</w:t>
        </w:r>
        <w:r w:rsidR="00755EA6">
          <w:t xml:space="preserve"> values were found to have an odds ratio of 8 for having positive stress test results</w:t>
        </w:r>
      </w:ins>
      <w:r w:rsidR="00272BF9">
        <w:t>.</w:t>
      </w:r>
      <w:r w:rsidR="00272BF9">
        <w:fldChar w:fldCharType="begin" w:fldLock="1"/>
      </w:r>
      <w:r w:rsidR="00BA3954">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21,22&lt;/sup&gt;","plainTextFormattedCitation":"21,22","previouslyFormattedCitation":"&lt;sup&gt;21,22&lt;/sup&gt;"},"properties":{"noteIndex":0},"schema":"https://github.com/citation-style-language/schema/raw/master/csl-citation.json"}</w:instrText>
      </w:r>
      <w:r w:rsidR="00272BF9">
        <w:fldChar w:fldCharType="separate"/>
      </w:r>
      <w:r w:rsidR="00E9079F" w:rsidRPr="00E9079F">
        <w:rPr>
          <w:noProof/>
          <w:vertAlign w:val="superscript"/>
        </w:rPr>
        <w:t>21,22</w:t>
      </w:r>
      <w:r w:rsidR="00272BF9">
        <w:fldChar w:fldCharType="end"/>
      </w:r>
      <w:r w:rsidR="0089272B">
        <w:t xml:space="preserve"> </w:t>
      </w:r>
      <w:ins w:id="152" w:author="Shah, Amit J. [5]" w:date="2019-11-13T10:55:00Z">
        <w:r w:rsidR="008413A8">
          <w:t xml:space="preserve">Overall, </w:t>
        </w:r>
        <w:r w:rsidR="008413A8" w:rsidRPr="008413A8">
          <w:rPr>
            <w:i/>
            <w:rPrChange w:id="153" w:author="Shah, Amit J. [5]" w:date="2019-11-13T10:55:00Z">
              <w:rPr/>
            </w:rPrChange>
          </w:rPr>
          <w:t>Dyx</w:t>
        </w:r>
        <w:r w:rsidR="008413A8">
          <w:t xml:space="preserve"> may serve as an important clinical biomarker, but more studies are needed.</w:t>
        </w:r>
      </w:ins>
    </w:p>
    <w:p w14:paraId="0839B18B" w14:textId="6D04DA24" w:rsidR="00CE3A08" w:rsidDel="008413A8" w:rsidRDefault="00163AA1" w:rsidP="001546E3">
      <w:pPr>
        <w:widowControl w:val="0"/>
        <w:spacing w:after="80"/>
        <w:rPr>
          <w:del w:id="154" w:author="Shah, Amit J. [5]" w:date="2019-11-13T10:56:00Z"/>
        </w:rPr>
      </w:pPr>
      <w:ins w:id="155" w:author="Shah, Amit J." w:date="2019-11-13T10:22:00Z">
        <w:r w:rsidRPr="00016077">
          <w:rPr>
            <w:u w:val="single"/>
            <w:rPrChange w:id="156" w:author="Shah, Amit J." w:date="2019-11-13T10:32:00Z">
              <w:rPr/>
            </w:rPrChange>
          </w:rPr>
          <w:t xml:space="preserve">The autonomic pathways that </w:t>
        </w:r>
      </w:ins>
      <w:ins w:id="157" w:author="Shah, Amit J." w:date="2019-11-13T10:25:00Z">
        <w:r w:rsidRPr="00016077">
          <w:rPr>
            <w:u w:val="single"/>
            <w:rPrChange w:id="158" w:author="Shah, Amit J." w:date="2019-11-13T10:32:00Z">
              <w:rPr/>
            </w:rPrChange>
          </w:rPr>
          <w:t>underlie</w:t>
        </w:r>
      </w:ins>
      <w:ins w:id="159" w:author="Shah, Amit J." w:date="2019-11-13T10:22:00Z">
        <w:r w:rsidRPr="00016077">
          <w:rPr>
            <w:u w:val="single"/>
            <w:rPrChange w:id="160" w:author="Shah, Amit J." w:date="2019-11-13T10:32:00Z">
              <w:rPr/>
            </w:rPrChange>
          </w:rPr>
          <w:t xml:space="preserve"> depression and CAD may be most concerning for young women</w:t>
        </w:r>
        <w:r>
          <w:t xml:space="preserve">. </w:t>
        </w:r>
      </w:ins>
      <w:ins w:id="161" w:author="Shah, Amit J." w:date="2019-11-13T10:23:00Z">
        <w:r>
          <w:t xml:space="preserve">My mentors, </w:t>
        </w:r>
      </w:ins>
      <w:ins w:id="162" w:author="Shah, Amit J." w:date="2019-11-13T10:22:00Z">
        <w:r>
          <w:t>Drs. Shah and Vaccarino</w:t>
        </w:r>
      </w:ins>
      <w:ins w:id="163" w:author="Shah, Amit J." w:date="2019-11-13T10:23:00Z">
        <w:r>
          <w:t xml:space="preserve">, </w:t>
        </w:r>
      </w:ins>
      <w:del w:id="164" w:author="Shah, Amit J." w:date="2019-11-13T10:24:00Z">
        <w:r w:rsidR="00BA3954" w:rsidDel="00163AA1">
          <w:delText>We h</w:delText>
        </w:r>
      </w:del>
      <w:ins w:id="165" w:author="Shah, Amit J." w:date="2019-11-13T10:24:00Z">
        <w:r>
          <w:t>h</w:t>
        </w:r>
      </w:ins>
      <w:r w:rsidR="00BA3954">
        <w:t xml:space="preserve">ave </w:t>
      </w:r>
      <w:del w:id="166" w:author="Shah, Amit J." w:date="2019-11-13T10:24:00Z">
        <w:r w:rsidR="00BA3954" w:rsidDel="00163AA1">
          <w:delText xml:space="preserve">also </w:delText>
        </w:r>
      </w:del>
      <w:ins w:id="167" w:author="Shah, Amit J." w:date="2019-11-13T10:24:00Z">
        <w:r>
          <w:t>found</w:t>
        </w:r>
      </w:ins>
      <w:del w:id="168" w:author="Shah, Amit J." w:date="2019-11-13T10:24:00Z">
        <w:r w:rsidR="00BA3954" w:rsidDel="00163AA1">
          <w:delText xml:space="preserve">shown </w:delText>
        </w:r>
      </w:del>
      <w:ins w:id="169" w:author="Shah, Amit J." w:date="2019-11-13T10:24:00Z">
        <w:r>
          <w:t xml:space="preserve"> </w:t>
        </w:r>
      </w:ins>
      <w:r w:rsidR="00BA3954">
        <w:t xml:space="preserve">that depressive symptoms </w:t>
      </w:r>
      <w:del w:id="170" w:author="Shah, Amit J." w:date="2019-11-13T10:24:00Z">
        <w:r w:rsidR="00BA3954" w:rsidDel="00163AA1">
          <w:delText xml:space="preserve">in </w:delText>
        </w:r>
      </w:del>
      <w:ins w:id="171" w:author="Shah, Amit J." w:date="2019-11-13T10:24:00Z">
        <w:r>
          <w:t>and</w:t>
        </w:r>
        <w:r>
          <w:t xml:space="preserve"> </w:t>
        </w:r>
      </w:ins>
      <w:r w:rsidR="00BA3954">
        <w:t xml:space="preserve">CAD </w:t>
      </w:r>
      <w:ins w:id="172" w:author="Shah, Amit J." w:date="2019-11-13T10:24:00Z">
        <w:r>
          <w:t xml:space="preserve">are </w:t>
        </w:r>
      </w:ins>
      <w:r w:rsidR="00BA3954">
        <w:t xml:space="preserve">most </w:t>
      </w:r>
      <w:del w:id="173" w:author="Shah, Amit J." w:date="2019-11-13T10:24:00Z">
        <w:r w:rsidR="00BA3954" w:rsidDel="00163AA1">
          <w:delText xml:space="preserve">prominently </w:delText>
        </w:r>
      </w:del>
      <w:ins w:id="174" w:author="Shah, Amit J." w:date="2019-11-13T10:24:00Z">
        <w:r>
          <w:t xml:space="preserve">strongly associated in women less than </w:t>
        </w:r>
        <w:del w:id="175" w:author="Shah, Amit J. [5]" w:date="2019-11-13T10:55:00Z">
          <w:r w:rsidDel="008413A8">
            <w:delText>55</w:delText>
          </w:r>
        </w:del>
      </w:ins>
      <w:ins w:id="176" w:author="Shah, Amit J. [5]" w:date="2019-11-13T10:55:00Z">
        <w:r w:rsidR="008413A8">
          <w:t>60</w:t>
        </w:r>
      </w:ins>
      <w:ins w:id="177" w:author="Shah, Amit J." w:date="2019-11-13T10:24:00Z">
        <w:r>
          <w:t xml:space="preserve"> years of age; in addition, </w:t>
        </w:r>
      </w:ins>
      <w:ins w:id="178" w:author="Shah, Amit J." w:date="2019-11-13T10:25:00Z">
        <w:r>
          <w:t>young</w:t>
        </w:r>
      </w:ins>
      <w:ins w:id="179" w:author="Shah, Amit J." w:date="2019-11-13T10:24:00Z">
        <w:r>
          <w:t xml:space="preserve"> women are</w:t>
        </w:r>
      </w:ins>
      <w:ins w:id="180" w:author="Shah, Amit J." w:date="2019-11-13T10:25:00Z">
        <w:r>
          <w:t xml:space="preserve"> twice as likely to have depression and </w:t>
        </w:r>
      </w:ins>
      <w:ins w:id="181" w:author="Shah, Amit J." w:date="2019-11-13T10:24:00Z">
        <w:r>
          <w:t>myocardial ischemia with mental stress</w:t>
        </w:r>
      </w:ins>
      <w:del w:id="182" w:author="Shah, Amit J." w:date="2019-11-13T10:24:00Z">
        <w:r w:rsidR="00BA3954" w:rsidDel="00163AA1">
          <w:delText>increase the risk of death in young women,</w:delText>
        </w:r>
      </w:del>
      <w:del w:id="183" w:author="Shah, Amit J." w:date="2019-11-13T10:26:00Z">
        <w:r w:rsidR="00BA3954" w:rsidDel="00163AA1">
          <w:delText xml:space="preserve"> suggesting that sex and age play a strong role in the underlying pathways</w:delText>
        </w:r>
      </w:del>
      <w:r w:rsidR="00BA3954">
        <w:t>.</w:t>
      </w:r>
      <w:r w:rsidR="00BA3954">
        <w:fldChar w:fldCharType="begin" w:fldLock="1"/>
      </w:r>
      <w:r w:rsidR="00CE3A08">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3&lt;/sup&gt;","plainTextFormattedCitation":"23","previouslyFormattedCitation":"&lt;sup&gt;23&lt;/sup&gt;"},"properties":{"noteIndex":0},"schema":"https://github.com/citation-style-language/schema/raw/master/csl-citation.json"}</w:instrText>
      </w:r>
      <w:r w:rsidR="00BA3954">
        <w:fldChar w:fldCharType="separate"/>
      </w:r>
      <w:r w:rsidR="00BA3954" w:rsidRPr="00BA3954">
        <w:rPr>
          <w:noProof/>
          <w:vertAlign w:val="superscript"/>
        </w:rPr>
        <w:t>23</w:t>
      </w:r>
      <w:r w:rsidR="00BA3954">
        <w:fldChar w:fldCharType="end"/>
      </w:r>
      <w:r w:rsidR="00BA3954">
        <w:t xml:space="preserve"> HRV is strongly affected by both age and sex,</w:t>
      </w:r>
      <w:r w:rsidR="00CE3A08">
        <w:fldChar w:fldCharType="begin" w:fldLock="1"/>
      </w:r>
      <w:r w:rsidR="00CE3A08">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3,24&lt;/sup&gt;","plainTextFormattedCitation":"23,24","previouslyFormattedCitation":"&lt;sup&gt;14,24&lt;/sup&gt;"},"properties":{"noteIndex":0},"schema":"https://github.com/citation-style-language/schema/raw/master/csl-citation.json"}</w:instrText>
      </w:r>
      <w:r w:rsidR="00CE3A08">
        <w:fldChar w:fldCharType="separate"/>
      </w:r>
      <w:r w:rsidR="00CE3A08" w:rsidRPr="00CE3A08">
        <w:rPr>
          <w:noProof/>
          <w:vertAlign w:val="superscript"/>
        </w:rPr>
        <w:t>23,24</w:t>
      </w:r>
      <w:r w:rsidR="00CE3A08">
        <w:fldChar w:fldCharType="end"/>
      </w:r>
      <w:r w:rsidR="00CE3A08">
        <w:t xml:space="preserve"> </w:t>
      </w:r>
      <w:r w:rsidR="00BA3954">
        <w:t xml:space="preserve"> and in preliminary work we found that abnormal HRV was most strongly associated with depressive symptoms in younger women. </w:t>
      </w:r>
      <w:del w:id="184" w:author="Shah, Amit J." w:date="2019-11-13T10:33:00Z">
        <w:r w:rsidR="00BA3954" w:rsidRPr="00CE3A08" w:rsidDel="00016077">
          <w:rPr>
            <w:u w:val="single"/>
          </w:rPr>
          <w:delText>Our goal is to study how ANS dysfunction may mediate the sex differences in the pathology of depression and CAD</w:delText>
        </w:r>
        <w:r w:rsidR="00BA3954" w:rsidDel="00016077">
          <w:delText xml:space="preserve">. </w:delText>
        </w:r>
      </w:del>
      <w:ins w:id="185" w:author="Shah, Amit J." w:date="2019-11-13T10:33:00Z">
        <w:r w:rsidR="00016077">
          <w:t xml:space="preserve">By studying how Dyx and its relationships with depression and CAD may differ by age and sex, we can better understand mechanisms that may be </w:t>
        </w:r>
      </w:ins>
      <w:ins w:id="186" w:author="Shah, Amit J." w:date="2019-11-13T10:34:00Z">
        <w:r w:rsidR="00016077">
          <w:t>potentially</w:t>
        </w:r>
      </w:ins>
      <w:ins w:id="187" w:author="Shah, Amit J." w:date="2019-11-13T10:33:00Z">
        <w:r w:rsidR="00016077">
          <w:t xml:space="preserve"> </w:t>
        </w:r>
      </w:ins>
      <w:ins w:id="188" w:author="Shah, Amit J." w:date="2019-11-13T10:34:00Z">
        <w:r w:rsidR="00016077">
          <w:t xml:space="preserve">specific to this high risk </w:t>
        </w:r>
        <w:commentRangeStart w:id="189"/>
        <w:r w:rsidR="00016077">
          <w:t>group</w:t>
        </w:r>
        <w:commentRangeEnd w:id="189"/>
        <w:r w:rsidR="00016077">
          <w:rPr>
            <w:rStyle w:val="CommentReference"/>
          </w:rPr>
          <w:commentReference w:id="189"/>
        </w:r>
        <w:r w:rsidR="00016077">
          <w:t>.</w:t>
        </w:r>
      </w:ins>
    </w:p>
    <w:p w14:paraId="6E318CA3" w14:textId="77777777" w:rsidR="008413A8" w:rsidRDefault="008413A8" w:rsidP="001546E3">
      <w:pPr>
        <w:widowControl w:val="0"/>
        <w:spacing w:after="80"/>
        <w:rPr>
          <w:ins w:id="190" w:author="Shah, Amit J. [5]" w:date="2019-11-13T10:56:00Z"/>
        </w:rPr>
      </w:pPr>
    </w:p>
    <w:p w14:paraId="459CB263" w14:textId="6D97A0E8" w:rsidR="00E9079F" w:rsidRPr="000B2BA3" w:rsidDel="008413A8" w:rsidRDefault="00E9079F" w:rsidP="001546E3">
      <w:pPr>
        <w:widowControl w:val="0"/>
        <w:spacing w:after="80"/>
        <w:rPr>
          <w:del w:id="191" w:author="Shah, Amit J. [5]" w:date="2019-11-13T10:56:00Z"/>
          <w:sz w:val="8"/>
          <w:szCs w:val="8"/>
        </w:rPr>
      </w:pPr>
    </w:p>
    <w:p w14:paraId="20322499" w14:textId="2B7472D9" w:rsidR="000B2BA3" w:rsidRPr="001546E3" w:rsidDel="00CC3913" w:rsidRDefault="001546E3" w:rsidP="000B2BA3">
      <w:pPr>
        <w:widowControl w:val="0"/>
        <w:spacing w:after="80"/>
        <w:rPr>
          <w:del w:id="192" w:author="Shah, Amit J. [6]" w:date="2019-11-13T10:41:00Z"/>
          <w:b/>
          <w:bCs/>
          <w:sz w:val="8"/>
          <w:szCs w:val="8"/>
        </w:rPr>
      </w:pPr>
      <w:del w:id="193" w:author="Shah, Amit J. [6]" w:date="2019-11-13T10:35:00Z">
        <w:r w:rsidDel="00016077">
          <w:delText>To examine</w:delText>
        </w:r>
        <w:r w:rsidR="0089272B" w:rsidDel="00016077">
          <w:delText xml:space="preserve"> the</w:delText>
        </w:r>
      </w:del>
      <w:ins w:id="194" w:author="Shah, Amit J. [6]" w:date="2019-11-13T10:35:00Z">
        <w:r w:rsidR="00016077">
          <w:t xml:space="preserve">We seek to study these ANS pathways </w:t>
        </w:r>
      </w:ins>
      <w:del w:id="195" w:author="Shah, Amit J. [6]" w:date="2019-11-13T10:36:00Z">
        <w:r w:rsidR="0089272B" w:rsidDel="00016077">
          <w:delText xml:space="preserve"> ANS in</w:delText>
        </w:r>
        <w:r w:rsidDel="00016077">
          <w:delText xml:space="preserve"> </w:delText>
        </w:r>
      </w:del>
      <w:ins w:id="196" w:author="Shah, Amit J. [6]" w:date="2019-11-13T10:36:00Z">
        <w:r w:rsidR="00016077">
          <w:t xml:space="preserve">a prospective cohort study of high risk </w:t>
        </w:r>
      </w:ins>
      <w:ins w:id="197" w:author="Shah, Amit J. [6]" w:date="2019-11-13T10:37:00Z">
        <w:r w:rsidR="00016077">
          <w:t xml:space="preserve">symptomatic </w:t>
        </w:r>
      </w:ins>
      <w:r>
        <w:t xml:space="preserve">patients </w:t>
      </w:r>
      <w:del w:id="198" w:author="Shah, Amit J. [6]" w:date="2019-11-13T10:36:00Z">
        <w:r w:rsidDel="00016077">
          <w:delText xml:space="preserve">with </w:delText>
        </w:r>
        <w:r w:rsidR="00735EAA" w:rsidDel="00016077">
          <w:delText>symptoms concerning for CAD</w:delText>
        </w:r>
        <w:r w:rsidDel="00016077">
          <w:delText>, we will leverage the</w:delText>
        </w:r>
      </w:del>
      <w:ins w:id="199" w:author="Shah, Amit J. [6]" w:date="2019-11-13T10:36:00Z">
        <w:r w:rsidR="00016077">
          <w:t>referred for angiography in the</w:t>
        </w:r>
      </w:ins>
      <w:r>
        <w:t xml:space="preserve"> Emory Cardiovascular Biobank (Dr. </w:t>
      </w:r>
      <w:r w:rsidRPr="00460EC5">
        <w:t xml:space="preserve">Arshed Quyyumi </w:t>
      </w:r>
      <w:r>
        <w:t xml:space="preserve">, PI </w:t>
      </w:r>
      <w:r w:rsidRPr="00460EC5">
        <w:t>(advisor</w:t>
      </w:r>
      <w:r>
        <w:t>))</w:t>
      </w:r>
      <w:del w:id="200" w:author="Shah, Amit J. [6]" w:date="2019-11-13T10:37:00Z">
        <w:r w:rsidDel="00016077">
          <w:delText xml:space="preserve">, a multidisciplinary ongoing </w:delText>
        </w:r>
        <w:r w:rsidRPr="00460EC5" w:rsidDel="00016077">
          <w:delText>prospective cohort of individuals undergoing clinically indicated cardiac catherization</w:delText>
        </w:r>
        <w:r w:rsidDel="00016077">
          <w:delText xml:space="preserve"> </w:delText>
        </w:r>
        <w:r w:rsidRPr="00460EC5" w:rsidDel="00016077">
          <w:delText>during which depressive symptoms are assessed using validated metrics</w:delText>
        </w:r>
      </w:del>
      <w:r w:rsidRPr="00460EC5">
        <w:t>.</w:t>
      </w:r>
      <w:r>
        <w:fldChar w:fldCharType="begin" w:fldLock="1"/>
      </w:r>
      <w:r w:rsidR="00CE3A08">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3,25&lt;/sup&gt;","plainTextFormattedCitation":"23,25","previouslyFormattedCitation":"&lt;sup&gt;23,24&lt;/sup&gt;"},"properties":{"noteIndex":0},"schema":"https://github.com/citation-style-language/schema/raw/master/csl-citation.json"}</w:instrText>
      </w:r>
      <w:r>
        <w:fldChar w:fldCharType="separate"/>
      </w:r>
      <w:r w:rsidR="00CE3A08" w:rsidRPr="00CE3A08">
        <w:rPr>
          <w:noProof/>
          <w:vertAlign w:val="superscript"/>
        </w:rPr>
        <w:t>23,25</w:t>
      </w:r>
      <w:r>
        <w:fldChar w:fldCharType="end"/>
      </w:r>
      <w:r>
        <w:t xml:space="preserve"> </w:t>
      </w:r>
      <w:ins w:id="201" w:author="Shah, Amit J. [6]" w:date="2019-11-13T10:37:00Z">
        <w:r w:rsidR="00016077">
          <w:t xml:space="preserve">We will examine both depressive symptoms </w:t>
        </w:r>
      </w:ins>
      <w:ins w:id="202" w:author="Shah, Amit J. [6]" w:date="2019-11-13T10:42:00Z">
        <w:r w:rsidR="00CC3913">
          <w:t xml:space="preserve">(via </w:t>
        </w:r>
        <w:r w:rsidR="00CC3913" w:rsidRPr="00460EC5">
          <w:t>Patient Health Questionnaire-9</w:t>
        </w:r>
        <w:r w:rsidR="00CC3913">
          <w:t xml:space="preserve"> or PHQ-9)</w:t>
        </w:r>
        <w:r w:rsidR="00CC3913" w:rsidRPr="00460EC5">
          <w:fldChar w:fldCharType="begin" w:fldLock="1"/>
        </w:r>
        <w:r w:rsidR="00CC3913">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7&lt;/sup&gt;","plainTextFormattedCitation":"27","previouslyFormattedCitation":"&lt;sup&gt;26&lt;/sup&gt;"},"properties":{"noteIndex":0},"schema":"https://github.com/citation-style-language/schema/raw/master/csl-citation.json"}</w:instrText>
        </w:r>
        <w:r w:rsidR="00CC3913" w:rsidRPr="00460EC5">
          <w:fldChar w:fldCharType="separate"/>
        </w:r>
        <w:r w:rsidR="00CC3913" w:rsidRPr="00CE3A08">
          <w:rPr>
            <w:noProof/>
            <w:vertAlign w:val="superscript"/>
          </w:rPr>
          <w:t>27</w:t>
        </w:r>
        <w:r w:rsidR="00CC3913" w:rsidRPr="00460EC5">
          <w:fldChar w:fldCharType="end"/>
        </w:r>
        <w:r w:rsidR="00CC3913">
          <w:rPr>
            <w:b/>
            <w:bCs/>
          </w:rPr>
          <w:t xml:space="preserve"> </w:t>
        </w:r>
      </w:ins>
      <w:ins w:id="203" w:author="Shah, Amit J. [6]" w:date="2019-11-13T10:37:00Z">
        <w:r w:rsidR="00016077">
          <w:t xml:space="preserve">and </w:t>
        </w:r>
      </w:ins>
      <w:r>
        <w:t>HRV</w:t>
      </w:r>
      <w:ins w:id="204" w:author="Shah, Amit J. [6]" w:date="2019-11-13T10:37:00Z">
        <w:r w:rsidR="00016077">
          <w:t xml:space="preserve"> using a new</w:t>
        </w:r>
      </w:ins>
      <w:ins w:id="205" w:author="Shah, Amit J. [6]" w:date="2019-11-13T10:38:00Z">
        <w:r w:rsidR="00016077">
          <w:t>ly developed</w:t>
        </w:r>
      </w:ins>
      <w:ins w:id="206" w:author="Shah, Amit J. [6]" w:date="2019-11-13T10:37:00Z">
        <w:r w:rsidR="00016077">
          <w:t xml:space="preserve"> ECG patch</w:t>
        </w:r>
      </w:ins>
      <w:r>
        <w:t xml:space="preserve"> </w:t>
      </w:r>
      <w:del w:id="207" w:author="Shah, Amit J. [6]" w:date="2019-11-13T10:37:00Z">
        <w:r w:rsidDel="00016077">
          <w:delText xml:space="preserve">will be generated </w:delText>
        </w:r>
        <w:r w:rsidR="00E9079F" w:rsidDel="00016077">
          <w:delText>from</w:delText>
        </w:r>
        <w:r w:rsidDel="00016077">
          <w:delText xml:space="preserve"> raw ECG data on</w:delText>
        </w:r>
      </w:del>
      <w:ins w:id="208" w:author="Shah, Amit J. [6]" w:date="2019-11-13T10:37:00Z">
        <w:r w:rsidR="00016077">
          <w:t>in</w:t>
        </w:r>
      </w:ins>
      <w:r>
        <w:t xml:space="preserve"> </w:t>
      </w:r>
      <w:commentRangeStart w:id="209"/>
      <w:ins w:id="210" w:author="Shah, Amit J. [6]" w:date="2019-11-13T10:37:00Z">
        <w:r w:rsidR="00016077">
          <w:t>1</w:t>
        </w:r>
      </w:ins>
      <w:del w:id="211" w:author="Shah, Amit J. [6]" w:date="2019-11-13T10:37:00Z">
        <w:r w:rsidDel="00016077">
          <w:delText>2</w:delText>
        </w:r>
      </w:del>
      <w:r>
        <w:t xml:space="preserve">00 </w:t>
      </w:r>
      <w:commentRangeEnd w:id="209"/>
      <w:r w:rsidR="00CC3913">
        <w:rPr>
          <w:rStyle w:val="CommentReference"/>
        </w:rPr>
        <w:commentReference w:id="209"/>
      </w:r>
      <w:ins w:id="212" w:author="Shah, Amit J. [6]" w:date="2019-11-13T10:38:00Z">
        <w:r w:rsidR="00016077">
          <w:t xml:space="preserve">patients </w:t>
        </w:r>
      </w:ins>
      <w:del w:id="213" w:author="Shah, Amit J. [6]" w:date="2019-11-13T10:38:00Z">
        <w:r w:rsidDel="00016077">
          <w:delText>collected through ambulatory ECG patches (VivaLNK ECG recorder) on the day of</w:delText>
        </w:r>
      </w:del>
      <w:ins w:id="214" w:author="Shah, Amit J. [6]" w:date="2019-11-13T10:38:00Z">
        <w:r w:rsidR="00016077">
          <w:t>prior to</w:t>
        </w:r>
      </w:ins>
      <w:r>
        <w:t xml:space="preserve"> catheterization</w:t>
      </w:r>
      <w:ins w:id="215" w:author="Shah, Amit J. [6]" w:date="2019-11-13T10:39:00Z">
        <w:r w:rsidR="00CC3913">
          <w:t>,</w:t>
        </w:r>
      </w:ins>
      <w:del w:id="216" w:author="Shah, Amit J. [6]" w:date="2019-11-13T10:39:00Z">
        <w:r w:rsidDel="00CC3913">
          <w:delText>.</w:delText>
        </w:r>
      </w:del>
      <w:del w:id="217" w:author="Shah, Amit J. [6]" w:date="2019-11-13T10:38:00Z">
        <w:r w:rsidDel="00016077">
          <w:delText xml:space="preserve"> </w:delText>
        </w:r>
        <w:r w:rsidR="000B2BA3" w:rsidDel="00016077">
          <w:delText xml:space="preserve">I </w:delText>
        </w:r>
        <w:r w:rsidDel="00016077">
          <w:delText>will build upon existing skills in ECG analysis and signal processing using the pre-existing HRV toolbox, developed at Emory with the assistance of Dr. Amit Shah (mentor).</w:delText>
        </w:r>
      </w:del>
      <w:r w:rsidRPr="00460EC5">
        <w:fldChar w:fldCharType="begin" w:fldLock="1"/>
      </w:r>
      <w:r w:rsidR="00CE3A08">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6&lt;/sup&gt;","plainTextFormattedCitation":"26","previouslyFormattedCitation":"&lt;sup&gt;25&lt;/sup&gt;"},"properties":{"noteIndex":0},"schema":"https://github.com/citation-style-language/schema/raw/master/csl-citation.json"}</w:instrText>
      </w:r>
      <w:r w:rsidRPr="00460EC5">
        <w:fldChar w:fldCharType="separate"/>
      </w:r>
      <w:r w:rsidR="00CE3A08" w:rsidRPr="00CE3A08">
        <w:rPr>
          <w:noProof/>
          <w:vertAlign w:val="superscript"/>
        </w:rPr>
        <w:t>26</w:t>
      </w:r>
      <w:r w:rsidRPr="00460EC5">
        <w:fldChar w:fldCharType="end"/>
      </w:r>
      <w:ins w:id="218" w:author="Shah, Amit J. [6]" w:date="2019-11-13T10:39:00Z">
        <w:r w:rsidR="00CC3913">
          <w:t xml:space="preserve"> </w:t>
        </w:r>
      </w:ins>
      <w:ins w:id="219" w:author="Shah, Amit J. [6]" w:date="2019-11-13T10:40:00Z">
        <w:r w:rsidR="00CC3913">
          <w:t>and aim to examine the shared ANS mechanism between depression and CAD. Furthermore, we will oversample young women</w:t>
        </w:r>
      </w:ins>
      <w:ins w:id="220" w:author="Shah, Amit J. [5]" w:date="2019-11-13T10:43:00Z">
        <w:r w:rsidR="00CC3913">
          <w:t xml:space="preserve"> (</w:t>
        </w:r>
      </w:ins>
      <w:ins w:id="221" w:author="Shah, Amit J. [5]" w:date="2019-11-13T10:48:00Z">
        <w:r w:rsidR="00CC3913">
          <w:t>≤</w:t>
        </w:r>
      </w:ins>
      <w:ins w:id="222" w:author="Shah, Amit J. [5]" w:date="2019-11-13T10:43:00Z">
        <w:r w:rsidR="00CC3913">
          <w:t>60 years of age)</w:t>
        </w:r>
      </w:ins>
      <w:ins w:id="223" w:author="Shah, Amit J. [6]" w:date="2019-11-13T10:40:00Z">
        <w:r w:rsidR="00CC3913">
          <w:t xml:space="preserve"> to better power evaluation of sex differences</w:t>
        </w:r>
      </w:ins>
      <w:ins w:id="224" w:author="Shah, Amit J. [6]" w:date="2019-11-13T10:41:00Z">
        <w:r w:rsidR="00CC3913">
          <w:t>. Our aims are:</w:t>
        </w:r>
      </w:ins>
      <w:del w:id="225" w:author="Shah, Amit J. [6]" w:date="2019-11-13T10:39:00Z">
        <w:r w:rsidDel="00CC3913">
          <w:delText xml:space="preserve"> </w:delText>
        </w:r>
      </w:del>
    </w:p>
    <w:p w14:paraId="32439E6B" w14:textId="7F80A8B7" w:rsidR="001546E3" w:rsidRPr="00460EC5" w:rsidDel="00CC3913" w:rsidRDefault="001546E3" w:rsidP="001546E3">
      <w:pPr>
        <w:widowControl w:val="0"/>
        <w:spacing w:after="80"/>
        <w:rPr>
          <w:del w:id="226" w:author="Shah, Amit J. [6]" w:date="2019-11-13T10:41:00Z"/>
          <w:sz w:val="8"/>
          <w:szCs w:val="8"/>
        </w:rPr>
      </w:pPr>
    </w:p>
    <w:p w14:paraId="3B3550A2" w14:textId="76A536DD" w:rsidR="00CC3913" w:rsidRDefault="001546E3" w:rsidP="001546E3">
      <w:pPr>
        <w:widowControl w:val="0"/>
        <w:spacing w:after="80"/>
        <w:rPr>
          <w:ins w:id="227" w:author="Shah, Amit J. [6]" w:date="2019-11-13T10:41:00Z"/>
          <w:b/>
          <w:bCs/>
        </w:rPr>
      </w:pPr>
      <w:del w:id="228" w:author="Shah, Amit J. [6]" w:date="2019-11-13T10:41:00Z">
        <w:r w:rsidDel="00CC3913">
          <w:rPr>
            <w:b/>
            <w:bCs/>
          </w:rPr>
          <w:delText>A</w:delText>
        </w:r>
      </w:del>
    </w:p>
    <w:p w14:paraId="672130A8" w14:textId="08B0D247" w:rsidR="001546E3" w:rsidRPr="00544424" w:rsidRDefault="00CC3913" w:rsidP="001546E3">
      <w:pPr>
        <w:widowControl w:val="0"/>
        <w:spacing w:after="80"/>
        <w:rPr>
          <w:sz w:val="8"/>
          <w:szCs w:val="8"/>
        </w:rPr>
      </w:pPr>
      <w:ins w:id="229" w:author="Shah, Amit J. [6]" w:date="2019-11-13T10:41:00Z">
        <w:r>
          <w:rPr>
            <w:b/>
            <w:bCs/>
          </w:rPr>
          <w:t>A</w:t>
        </w:r>
      </w:ins>
      <w:r w:rsidR="001546E3">
        <w:rPr>
          <w:b/>
          <w:bCs/>
        </w:rPr>
        <w:t>im 1. Quantify</w:t>
      </w:r>
      <w:r w:rsidR="001546E3" w:rsidRPr="00544424">
        <w:rPr>
          <w:b/>
          <w:bCs/>
        </w:rPr>
        <w:t xml:space="preserve"> the relationship between </w:t>
      </w:r>
      <w:r w:rsidR="001546E3">
        <w:rPr>
          <w:b/>
          <w:bCs/>
        </w:rPr>
        <w:t>depressive symptoms</w:t>
      </w:r>
      <w:r w:rsidR="00CE3A08" w:rsidRPr="00CE3A08">
        <w:rPr>
          <w:b/>
          <w:bCs/>
        </w:rPr>
        <w:t xml:space="preserve"> and</w:t>
      </w:r>
      <w:r w:rsidR="00B15AE6">
        <w:rPr>
          <w:b/>
          <w:bCs/>
        </w:rPr>
        <w:t xml:space="preserve"> ANS dysfunction</w:t>
      </w:r>
      <w:del w:id="230" w:author="Shah, Amit J. [6]" w:date="2019-11-13T10:42:00Z">
        <w:r w:rsidR="00B15AE6" w:rsidDel="00CC3913">
          <w:rPr>
            <w:b/>
            <w:bCs/>
          </w:rPr>
          <w:delText xml:space="preserve"> (low Dyx). </w:delText>
        </w:r>
        <w:r w:rsidR="00B15AE6" w:rsidDel="00CC3913">
          <w:rPr>
            <w:bCs/>
          </w:rPr>
          <w:delText>We will a) measure depressive symptoms via the</w:delText>
        </w:r>
        <w:r w:rsidR="007F565B" w:rsidDel="00CC3913">
          <w:rPr>
            <w:b/>
            <w:bCs/>
          </w:rPr>
          <w:delText xml:space="preserve"> </w:delText>
        </w:r>
        <w:r w:rsidR="007F565B" w:rsidRPr="00460EC5" w:rsidDel="00CC3913">
          <w:delText>Patient Health Questionnaire-9,</w:delText>
        </w:r>
        <w:r w:rsidR="007F565B" w:rsidRPr="00460EC5" w:rsidDel="00CC3913">
          <w:fldChar w:fldCharType="begin" w:fldLock="1"/>
        </w:r>
        <w:r w:rsidR="00CE3A08" w:rsidDel="00CC3913">
          <w:del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7&lt;/sup&gt;","plainTextFormattedCitation":"27","previouslyFormattedCitation":"&lt;sup&gt;26&lt;/sup&gt;"},"properties":{"noteIndex":0},"schema":"https://github.com/citation-style-language/schema/raw/master/csl-citation.json"}</w:delInstrText>
        </w:r>
        <w:r w:rsidR="007F565B" w:rsidRPr="00460EC5" w:rsidDel="00CC3913">
          <w:fldChar w:fldCharType="separate"/>
        </w:r>
        <w:r w:rsidR="00CE3A08" w:rsidRPr="00CE3A08" w:rsidDel="00CC3913">
          <w:rPr>
            <w:noProof/>
            <w:vertAlign w:val="superscript"/>
          </w:rPr>
          <w:delText>27</w:delText>
        </w:r>
        <w:r w:rsidR="007F565B" w:rsidRPr="00460EC5" w:rsidDel="00CC3913">
          <w:fldChar w:fldCharType="end"/>
        </w:r>
        <w:r w:rsidR="00B15AE6" w:rsidDel="00CC3913">
          <w:rPr>
            <w:b/>
            <w:bCs/>
          </w:rPr>
          <w:delText xml:space="preserve"> </w:delText>
        </w:r>
        <w:r w:rsidR="00B15AE6" w:rsidDel="00CC3913">
          <w:rPr>
            <w:bCs/>
          </w:rPr>
          <w:delText>and b) test the association with low Dyx.</w:delText>
        </w:r>
      </w:del>
      <w:ins w:id="231" w:author="Shah, Amit J. [6]" w:date="2019-11-13T10:42:00Z">
        <w:r>
          <w:rPr>
            <w:b/>
            <w:bCs/>
          </w:rPr>
          <w:t>.</w:t>
        </w:r>
      </w:ins>
      <w:r w:rsidR="00B15AE6">
        <w:rPr>
          <w:bCs/>
        </w:rPr>
        <w:t xml:space="preserve"> </w:t>
      </w:r>
      <w:r w:rsidR="001546E3" w:rsidRPr="000B2BA3">
        <w:rPr>
          <w:i/>
        </w:rPr>
        <w:t xml:space="preserve">We </w:t>
      </w:r>
      <w:r w:rsidR="007F565B">
        <w:rPr>
          <w:i/>
        </w:rPr>
        <w:t>hypothesize</w:t>
      </w:r>
      <w:r w:rsidR="007F565B" w:rsidRPr="000B2BA3">
        <w:rPr>
          <w:i/>
        </w:rPr>
        <w:t xml:space="preserve"> </w:t>
      </w:r>
      <w:r w:rsidR="001546E3" w:rsidRPr="000B2BA3">
        <w:rPr>
          <w:i/>
        </w:rPr>
        <w:t xml:space="preserve">elevated </w:t>
      </w:r>
      <w:del w:id="232" w:author="Shah, Amit J. [6]" w:date="2019-11-13T10:42:00Z">
        <w:r w:rsidR="001546E3" w:rsidRPr="000B2BA3" w:rsidDel="00CC3913">
          <w:rPr>
            <w:i/>
          </w:rPr>
          <w:delText>depressive symptoms</w:delText>
        </w:r>
      </w:del>
      <w:ins w:id="233" w:author="Shah, Amit J. [6]" w:date="2019-11-13T10:42:00Z">
        <w:r>
          <w:rPr>
            <w:i/>
          </w:rPr>
          <w:t>PHQ-9 scores</w:t>
        </w:r>
      </w:ins>
      <w:r w:rsidR="001546E3" w:rsidRPr="000B2BA3">
        <w:rPr>
          <w:i/>
        </w:rPr>
        <w:t xml:space="preserve"> will associate with low Dyx</w:t>
      </w:r>
      <w:r w:rsidR="00E9079F">
        <w:rPr>
          <w:i/>
        </w:rPr>
        <w:t>.</w:t>
      </w:r>
    </w:p>
    <w:p w14:paraId="7F54894D" w14:textId="78F433DF" w:rsidR="001546E3" w:rsidRPr="00544424" w:rsidRDefault="001546E3" w:rsidP="001546E3">
      <w:pPr>
        <w:widowControl w:val="0"/>
        <w:spacing w:after="80"/>
        <w:rPr>
          <w:sz w:val="8"/>
          <w:szCs w:val="8"/>
        </w:rPr>
      </w:pPr>
      <w:r>
        <w:rPr>
          <w:b/>
          <w:bCs/>
        </w:rPr>
        <w:t xml:space="preserve">Aim 2. </w:t>
      </w:r>
      <w:r w:rsidRPr="00544424">
        <w:rPr>
          <w:b/>
          <w:bCs/>
        </w:rPr>
        <w:t xml:space="preserve">Examine the </w:t>
      </w:r>
      <w:del w:id="234" w:author="Shah, Amit J. [5]" w:date="2019-11-13T10:43:00Z">
        <w:r w:rsidRPr="00544424" w:rsidDel="00CC3913">
          <w:rPr>
            <w:b/>
            <w:bCs/>
          </w:rPr>
          <w:delText xml:space="preserve">effect </w:delText>
        </w:r>
      </w:del>
      <w:ins w:id="235" w:author="Shah, Amit J. [5]" w:date="2019-11-13T10:43:00Z">
        <w:r w:rsidR="00CC3913">
          <w:rPr>
            <w:b/>
            <w:bCs/>
          </w:rPr>
          <w:t>relationship</w:t>
        </w:r>
        <w:r w:rsidR="00CC3913" w:rsidRPr="00544424">
          <w:rPr>
            <w:b/>
            <w:bCs/>
          </w:rPr>
          <w:t xml:space="preserve"> </w:t>
        </w:r>
      </w:ins>
      <w:r w:rsidRPr="00544424">
        <w:rPr>
          <w:b/>
          <w:bCs/>
        </w:rPr>
        <w:t xml:space="preserve">of obstructive CAD </w:t>
      </w:r>
      <w:del w:id="236" w:author="Shah, Amit J. [5]" w:date="2019-11-13T10:43:00Z">
        <w:r w:rsidRPr="00544424" w:rsidDel="00CC3913">
          <w:rPr>
            <w:b/>
            <w:bCs/>
          </w:rPr>
          <w:delText xml:space="preserve">on </w:delText>
        </w:r>
      </w:del>
      <w:ins w:id="237" w:author="Shah, Amit J. [5]" w:date="2019-11-13T10:43:00Z">
        <w:r w:rsidR="00CC3913">
          <w:rPr>
            <w:b/>
            <w:bCs/>
          </w:rPr>
          <w:t>with</w:t>
        </w:r>
        <w:r w:rsidR="00CC3913" w:rsidRPr="00544424">
          <w:rPr>
            <w:b/>
            <w:bCs/>
          </w:rPr>
          <w:t xml:space="preserve"> </w:t>
        </w:r>
      </w:ins>
      <w:r w:rsidRPr="00544424">
        <w:rPr>
          <w:b/>
          <w:bCs/>
        </w:rPr>
        <w:t>ANS dysfunction</w:t>
      </w:r>
      <w:ins w:id="238" w:author="Shah, Amit J. [5]" w:date="2019-11-13T10:45:00Z">
        <w:r w:rsidR="00CC3913">
          <w:rPr>
            <w:b/>
            <w:bCs/>
          </w:rPr>
          <w:t xml:space="preserve"> and its potential dose-response relationship</w:t>
        </w:r>
      </w:ins>
      <w:r>
        <w:rPr>
          <w:b/>
          <w:bCs/>
        </w:rPr>
        <w:t>.</w:t>
      </w:r>
      <w:r w:rsidRPr="00460EC5">
        <w:t xml:space="preserve"> </w:t>
      </w:r>
      <w:del w:id="239" w:author="Shah, Amit J. [5]" w:date="2019-11-13T10:44:00Z">
        <w:r w:rsidRPr="00460EC5" w:rsidDel="00CC3913">
          <w:delText>We will</w:delText>
        </w:r>
        <w:r w:rsidDel="00CC3913">
          <w:delText xml:space="preserve"> a)</w:delText>
        </w:r>
        <w:r w:rsidRPr="00460EC5" w:rsidDel="00CC3913">
          <w:delText xml:space="preserve"> assess the CAD burden with the CASS-50 score</w:delText>
        </w:r>
        <w:r w:rsidDel="00CC3913">
          <w:delText>,</w:delText>
        </w:r>
        <w:r w:rsidRPr="00460EC5" w:rsidDel="00CC3913">
          <w:fldChar w:fldCharType="begin" w:fldLock="1"/>
        </w:r>
        <w:r w:rsidR="00CE3A08" w:rsidDel="00CC3913">
          <w:del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8&lt;/sup&gt;","plainTextFormattedCitation":"28","previouslyFormattedCitation":"&lt;sup&gt;27&lt;/sup&gt;"},"properties":{"noteIndex":0},"schema":"https://github.com/citation-style-language/schema/raw/master/csl-citation.json"}</w:delInstrText>
        </w:r>
        <w:r w:rsidRPr="00460EC5" w:rsidDel="00CC3913">
          <w:fldChar w:fldCharType="separate"/>
        </w:r>
        <w:r w:rsidR="00CE3A08" w:rsidRPr="00CE3A08" w:rsidDel="00CC3913">
          <w:rPr>
            <w:noProof/>
            <w:vertAlign w:val="superscript"/>
          </w:rPr>
          <w:delText>28</w:delText>
        </w:r>
        <w:r w:rsidRPr="00460EC5" w:rsidDel="00CC3913">
          <w:fldChar w:fldCharType="end"/>
        </w:r>
        <w:r w:rsidDel="00CC3913">
          <w:delText xml:space="preserve"> an angiographic estimate of plaque burden</w:delText>
        </w:r>
        <w:r w:rsidRPr="00460EC5" w:rsidDel="00CC3913">
          <w:delText xml:space="preserve">, </w:delText>
        </w:r>
        <w:r w:rsidDel="00CC3913">
          <w:delText>and b)</w:delText>
        </w:r>
        <w:r w:rsidRPr="00460EC5" w:rsidDel="00CC3913">
          <w:delText xml:space="preserve"> </w:delText>
        </w:r>
        <w:r w:rsidDel="00CC3913">
          <w:delText xml:space="preserve">test the association of plaque burden with ANS dysfunction, measured by </w:delText>
        </w:r>
        <w:r w:rsidDel="00CC3913">
          <w:rPr>
            <w:i/>
            <w:iCs/>
          </w:rPr>
          <w:delText>Dyx</w:delText>
        </w:r>
        <w:r w:rsidDel="00CC3913">
          <w:delText xml:space="preserve">, </w:delText>
        </w:r>
      </w:del>
      <w:r w:rsidR="000B2BA3" w:rsidRPr="000B2BA3">
        <w:rPr>
          <w:i/>
          <w:iCs/>
        </w:rPr>
        <w:t>W</w:t>
      </w:r>
      <w:r w:rsidR="000B2BA3">
        <w:rPr>
          <w:i/>
          <w:iCs/>
        </w:rPr>
        <w:t>e</w:t>
      </w:r>
      <w:r w:rsidR="000B2BA3" w:rsidRPr="000B2BA3">
        <w:rPr>
          <w:i/>
          <w:iCs/>
        </w:rPr>
        <w:t xml:space="preserve"> </w:t>
      </w:r>
      <w:r w:rsidR="004E79B0">
        <w:rPr>
          <w:i/>
          <w:iCs/>
        </w:rPr>
        <w:t>hypothesize that</w:t>
      </w:r>
      <w:r w:rsidR="004E79B0" w:rsidRPr="000B2BA3">
        <w:rPr>
          <w:i/>
          <w:iCs/>
        </w:rPr>
        <w:t xml:space="preserve"> </w:t>
      </w:r>
      <w:r w:rsidR="000B2BA3">
        <w:rPr>
          <w:i/>
          <w:iCs/>
        </w:rPr>
        <w:t>l</w:t>
      </w:r>
      <w:r w:rsidRPr="00544424">
        <w:rPr>
          <w:i/>
          <w:iCs/>
        </w:rPr>
        <w:t xml:space="preserve">ow </w:t>
      </w:r>
      <w:r>
        <w:rPr>
          <w:i/>
          <w:iCs/>
        </w:rPr>
        <w:t>Dyx</w:t>
      </w:r>
      <w:r w:rsidRPr="00544424">
        <w:rPr>
          <w:i/>
          <w:iCs/>
        </w:rPr>
        <w:t xml:space="preserve"> will associate with obstructive CAD (stenosis </w:t>
      </w:r>
      <w:r w:rsidRPr="00544424">
        <w:rPr>
          <w:i/>
          <w:iCs/>
          <w:u w:val="single"/>
        </w:rPr>
        <w:t>&gt;</w:t>
      </w:r>
      <w:r w:rsidRPr="00544424">
        <w:rPr>
          <w:i/>
          <w:iCs/>
        </w:rPr>
        <w:t xml:space="preserve"> 70%)</w:t>
      </w:r>
      <w:ins w:id="240" w:author="Shah, Amit J. [5]" w:date="2019-11-13T10:44:00Z">
        <w:r w:rsidR="00CC3913">
          <w:rPr>
            <w:i/>
            <w:iCs/>
          </w:rPr>
          <w:t>,</w:t>
        </w:r>
      </w:ins>
      <w:r w:rsidRPr="00544424">
        <w:rPr>
          <w:i/>
          <w:iCs/>
        </w:rPr>
        <w:t xml:space="preserve"> </w:t>
      </w:r>
      <w:del w:id="241" w:author="Shah, Amit J. [5]" w:date="2019-11-13T10:45:00Z">
        <w:r w:rsidRPr="00544424" w:rsidDel="00CC3913">
          <w:rPr>
            <w:i/>
            <w:iCs/>
          </w:rPr>
          <w:delText>and plaque burden by CASS-50 in a dose-response relationship</w:delText>
        </w:r>
      </w:del>
      <w:ins w:id="242" w:author="Shah, Amit J. [5]" w:date="2019-11-13T10:45:00Z">
        <w:r w:rsidR="00CC3913">
          <w:rPr>
            <w:i/>
            <w:iCs/>
          </w:rPr>
          <w:t xml:space="preserve">and that lower Dyx will associate with a </w:t>
        </w:r>
        <w:del w:id="243" w:author="Shah, Amit" w:date="2019-11-13T10:57:00Z">
          <w:r w:rsidR="00CC3913" w:rsidDel="008413A8">
            <w:rPr>
              <w:i/>
              <w:iCs/>
            </w:rPr>
            <w:delText>higher</w:delText>
          </w:r>
        </w:del>
      </w:ins>
      <w:ins w:id="244" w:author="Shah, Amit" w:date="2019-11-13T10:57:00Z">
        <w:r w:rsidR="008413A8">
          <w:rPr>
            <w:i/>
            <w:iCs/>
          </w:rPr>
          <w:t>greater</w:t>
        </w:r>
      </w:ins>
      <w:ins w:id="245" w:author="Shah, Amit J. [5]" w:date="2019-11-13T10:45:00Z">
        <w:r w:rsidR="00CC3913">
          <w:rPr>
            <w:i/>
            <w:iCs/>
          </w:rPr>
          <w:t xml:space="preserve"> number of </w:t>
        </w:r>
        <w:del w:id="246" w:author="Shah, Amit" w:date="2019-11-13T10:57:00Z">
          <w:r w:rsidR="00CC3913" w:rsidDel="008413A8">
            <w:rPr>
              <w:i/>
              <w:iCs/>
            </w:rPr>
            <w:delText>diseased</w:delText>
          </w:r>
        </w:del>
      </w:ins>
      <w:ins w:id="247" w:author="Shah, Amit" w:date="2019-11-13T10:57:00Z">
        <w:r w:rsidR="008413A8">
          <w:rPr>
            <w:i/>
            <w:iCs/>
          </w:rPr>
          <w:t>obstructed</w:t>
        </w:r>
      </w:ins>
      <w:ins w:id="248" w:author="Shah, Amit J. [5]" w:date="2019-11-13T10:45:00Z">
        <w:r w:rsidR="00CC3913">
          <w:rPr>
            <w:i/>
            <w:iCs/>
          </w:rPr>
          <w:t xml:space="preserve"> vessels in a dose-response </w:t>
        </w:r>
        <w:del w:id="249" w:author="Shah, Amit" w:date="2019-11-13T10:57:00Z">
          <w:r w:rsidR="00CC3913" w:rsidDel="008413A8">
            <w:rPr>
              <w:i/>
              <w:iCs/>
            </w:rPr>
            <w:delText>relationship</w:delText>
          </w:r>
        </w:del>
      </w:ins>
      <w:ins w:id="250" w:author="Shah, Amit" w:date="2019-11-13T10:57:00Z">
        <w:r w:rsidR="008413A8">
          <w:rPr>
            <w:i/>
            <w:iCs/>
          </w:rPr>
          <w:t>manner</w:t>
        </w:r>
      </w:ins>
      <w:r w:rsidR="00735EAA">
        <w:rPr>
          <w:i/>
          <w:iCs/>
        </w:rPr>
        <w:t>.</w:t>
      </w:r>
      <w:r w:rsidRPr="00544424">
        <w:rPr>
          <w:i/>
          <w:iCs/>
        </w:rPr>
        <w:fldChar w:fldCharType="begin" w:fldLock="1"/>
      </w:r>
      <w:r w:rsidR="00CE3A08">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9&lt;/sup&gt;","plainTextFormattedCitation":"29","previouslyFormattedCitation":"&lt;sup&gt;28&lt;/sup&gt;"},"properties":{"noteIndex":0},"schema":"https://github.com/citation-style-language/schema/raw/master/csl-citation.json"}</w:instrText>
      </w:r>
      <w:r w:rsidRPr="00544424">
        <w:rPr>
          <w:i/>
          <w:iCs/>
        </w:rPr>
        <w:fldChar w:fldCharType="separate"/>
      </w:r>
      <w:r w:rsidR="00CE3A08" w:rsidRPr="00CE3A08">
        <w:rPr>
          <w:iCs/>
          <w:noProof/>
          <w:vertAlign w:val="superscript"/>
        </w:rPr>
        <w:t>29</w:t>
      </w:r>
      <w:r w:rsidRPr="00544424">
        <w:rPr>
          <w:i/>
          <w:iCs/>
        </w:rPr>
        <w:fldChar w:fldCharType="end"/>
      </w:r>
      <w:r>
        <w:rPr>
          <w:i/>
          <w:iCs/>
        </w:rPr>
        <w:t xml:space="preserve"> </w:t>
      </w:r>
    </w:p>
    <w:p w14:paraId="3EB2D68D" w14:textId="7DED4944" w:rsidR="000B2BA3" w:rsidRPr="001546E3" w:rsidDel="00D659BF" w:rsidRDefault="00CE3A08" w:rsidP="000B2BA3">
      <w:pPr>
        <w:widowControl w:val="0"/>
        <w:spacing w:after="80"/>
        <w:rPr>
          <w:del w:id="251" w:author="Shah, Amit J. [5]" w:date="2019-11-13T10:50:00Z"/>
          <w:b/>
          <w:bCs/>
          <w:sz w:val="8"/>
          <w:szCs w:val="8"/>
        </w:rPr>
      </w:pPr>
      <w:del w:id="252" w:author="Shah, Amit J. [5]" w:date="2019-11-13T10:45:00Z">
        <w:r w:rsidDel="00CC3913">
          <w:rPr>
            <w:b/>
            <w:bCs/>
          </w:rPr>
          <w:delText xml:space="preserve">Exploratory </w:delText>
        </w:r>
      </w:del>
      <w:r w:rsidR="001546E3" w:rsidRPr="003A0FD0">
        <w:rPr>
          <w:b/>
          <w:bCs/>
        </w:rPr>
        <w:t xml:space="preserve">Aim 3. Study </w:t>
      </w:r>
      <w:r>
        <w:rPr>
          <w:b/>
          <w:bCs/>
        </w:rPr>
        <w:t xml:space="preserve">the </w:t>
      </w:r>
      <w:del w:id="253" w:author="Shah, Amit J. [5]" w:date="2019-11-13T10:46:00Z">
        <w:r w:rsidDel="00CC3913">
          <w:rPr>
            <w:b/>
            <w:bCs/>
          </w:rPr>
          <w:delText>differences in ANS dysfunction in patients with</w:delText>
        </w:r>
      </w:del>
      <w:ins w:id="254" w:author="Shah, Amit J. [5]" w:date="2019-11-13T10:46:00Z">
        <w:r w:rsidR="00CC3913">
          <w:rPr>
            <w:b/>
            <w:bCs/>
          </w:rPr>
          <w:t xml:space="preserve">interaction of </w:t>
        </w:r>
      </w:ins>
      <w:ins w:id="255" w:author="Shah, Amit J. [5]" w:date="2019-11-13T10:53:00Z">
        <w:r w:rsidR="00B5761F">
          <w:rPr>
            <w:b/>
            <w:bCs/>
          </w:rPr>
          <w:t xml:space="preserve">age and </w:t>
        </w:r>
      </w:ins>
      <w:ins w:id="256" w:author="Shah, Amit J. [5]" w:date="2019-11-13T10:46:00Z">
        <w:r w:rsidR="00CC3913">
          <w:rPr>
            <w:b/>
            <w:bCs/>
          </w:rPr>
          <w:t>sex in the relationships between ANS dysfunction and both</w:t>
        </w:r>
      </w:ins>
      <w:r>
        <w:rPr>
          <w:b/>
          <w:bCs/>
        </w:rPr>
        <w:t xml:space="preserve"> </w:t>
      </w:r>
      <w:r w:rsidR="001546E3" w:rsidRPr="003A2FC4">
        <w:rPr>
          <w:b/>
          <w:bCs/>
          <w:u w:val="single"/>
        </w:rPr>
        <w:t xml:space="preserve">depression and </w:t>
      </w:r>
      <w:commentRangeStart w:id="257"/>
      <w:r w:rsidR="001546E3" w:rsidRPr="003A2FC4">
        <w:rPr>
          <w:b/>
          <w:bCs/>
          <w:u w:val="single"/>
        </w:rPr>
        <w:t>CAD</w:t>
      </w:r>
      <w:del w:id="258" w:author="Shah, Amit J. [5]" w:date="2019-11-13T10:47:00Z">
        <w:r w:rsidDel="00CC3913">
          <w:rPr>
            <w:b/>
            <w:bCs/>
            <w:u w:val="single"/>
          </w:rPr>
          <w:delText xml:space="preserve"> by sex</w:delText>
        </w:r>
      </w:del>
      <w:r w:rsidR="001546E3">
        <w:t xml:space="preserve">. </w:t>
      </w:r>
      <w:del w:id="259" w:author="Shah, Amit J. [5]" w:date="2019-11-13T10:47:00Z">
        <w:r w:rsidR="001546E3" w:rsidDel="00CC3913">
          <w:delText xml:space="preserve">We will a) </w:delText>
        </w:r>
        <w:r w:rsidDel="00CC3913">
          <w:delText xml:space="preserve">collect sex-specific data on participants (including menopausal status, hormone therapy, pregnancy, etc.), and b) perform sex-stratified analyses on patients with depression and CAD. </w:delText>
        </w:r>
      </w:del>
      <w:r w:rsidR="000B2BA3">
        <w:rPr>
          <w:i/>
          <w:iCs/>
        </w:rPr>
        <w:t xml:space="preserve">We </w:t>
      </w:r>
      <w:r>
        <w:rPr>
          <w:i/>
          <w:iCs/>
        </w:rPr>
        <w:t xml:space="preserve">hypothesize that </w:t>
      </w:r>
      <w:del w:id="260" w:author="Shah, Amit J. [5]" w:date="2019-11-13T10:47:00Z">
        <w:r w:rsidDel="00CC3913">
          <w:rPr>
            <w:i/>
            <w:iCs/>
          </w:rPr>
          <w:delText>in patients with depression and CAD, Dyx will be lower in women than in men</w:delText>
        </w:r>
      </w:del>
      <w:ins w:id="261" w:author="Shah, Amit J. [5]" w:date="2019-11-13T10:47:00Z">
        <w:r w:rsidR="00CC3913">
          <w:rPr>
            <w:i/>
            <w:iCs/>
          </w:rPr>
          <w:t>the relationships of Dyx with both depression and CAD will be stronger in young women (</w:t>
        </w:r>
      </w:ins>
      <w:ins w:id="262" w:author="Shah, Amit J. [5]" w:date="2019-11-13T10:48:00Z">
        <w:r w:rsidR="00CC3913">
          <w:rPr>
            <w:i/>
            <w:iCs/>
          </w:rPr>
          <w:t>≤60 years) than men or older women (&gt;60 years)</w:t>
        </w:r>
      </w:ins>
      <w:r w:rsidR="001546E3" w:rsidRPr="00C6079E">
        <w:rPr>
          <w:i/>
          <w:iCs/>
        </w:rPr>
        <w:t>.</w:t>
      </w:r>
      <w:del w:id="263" w:author="Shah, Amit J. [5]" w:date="2019-11-13T10:56:00Z">
        <w:r w:rsidR="000B2BA3" w:rsidDel="008413A8">
          <w:rPr>
            <w:b/>
            <w:bCs/>
            <w:sz w:val="8"/>
            <w:szCs w:val="8"/>
          </w:rPr>
          <w:delText xml:space="preserve"> </w:delText>
        </w:r>
      </w:del>
    </w:p>
    <w:p w14:paraId="69243ADE" w14:textId="15CC424D" w:rsidR="001546E3" w:rsidRPr="00460EC5" w:rsidDel="00D659BF" w:rsidRDefault="001546E3" w:rsidP="001546E3">
      <w:pPr>
        <w:widowControl w:val="0"/>
        <w:spacing w:after="80"/>
        <w:rPr>
          <w:del w:id="264" w:author="Shah, Amit J. [5]" w:date="2019-11-13T10:50:00Z"/>
          <w:sz w:val="8"/>
          <w:szCs w:val="8"/>
        </w:rPr>
      </w:pPr>
    </w:p>
    <w:p w14:paraId="65A23D0C" w14:textId="77777777" w:rsidR="008413A8" w:rsidRDefault="008413A8" w:rsidP="004E79B0">
      <w:pPr>
        <w:rPr>
          <w:ins w:id="265" w:author="Shah, Amit J. [5]" w:date="2019-11-13T10:56:00Z"/>
        </w:rPr>
      </w:pPr>
    </w:p>
    <w:p w14:paraId="36C85769" w14:textId="77777777" w:rsidR="008413A8" w:rsidRDefault="008413A8" w:rsidP="004E79B0">
      <w:pPr>
        <w:rPr>
          <w:ins w:id="266" w:author="Shah, Amit J. [5]" w:date="2019-11-13T10:56:00Z"/>
        </w:rPr>
      </w:pPr>
    </w:p>
    <w:p w14:paraId="220C0888" w14:textId="6B229A56" w:rsidR="001546E3" w:rsidRPr="004E79B0" w:rsidRDefault="00D659BF" w:rsidP="004E79B0">
      <w:pPr>
        <w:rPr>
          <w:b/>
        </w:rPr>
      </w:pPr>
      <w:ins w:id="267" w:author="Shah, Amit J. [5]" w:date="2019-11-13T10:50:00Z">
        <w:r>
          <w:t xml:space="preserve">This project </w:t>
        </w:r>
      </w:ins>
      <w:moveToRangeStart w:id="268" w:author="Shah, Amit J. [5]" w:date="2019-11-13T10:50:00Z" w:name="move24534634"/>
      <w:moveTo w:id="269" w:author="Shah, Amit J. [5]" w:date="2019-11-13T10:50:00Z">
        <w:del w:id="270" w:author="Shah, Amit J. [5]" w:date="2019-11-13T10:50:00Z">
          <w:r w:rsidDel="00D659BF">
            <w:delText xml:space="preserve">The F32 </w:delText>
          </w:r>
        </w:del>
        <w:r>
          <w:t xml:space="preserve">will allow me </w:t>
        </w:r>
      </w:moveTo>
      <w:commentRangeEnd w:id="257"/>
      <w:r w:rsidR="008413A8">
        <w:rPr>
          <w:rStyle w:val="CommentReference"/>
        </w:rPr>
        <w:commentReference w:id="257"/>
      </w:r>
      <w:moveTo w:id="271" w:author="Shah, Amit J. [5]" w:date="2019-11-13T10:50:00Z">
        <w:r>
          <w:t xml:space="preserve">to expand on my TL1 award to work with experts in mental health and cardiovascular pathophysiology (Drs. Viola Vaccarino, Amit Shah) and cardiovascular epidemiology (Dr. Alvaro Alonso), and prepare me for an early career development award </w:t>
        </w:r>
        <w:del w:id="272" w:author="Shah, Amit J. [5]" w:date="2019-11-13T10:51:00Z">
          <w:r w:rsidDel="00D659BF">
            <w:delText>on improving</w:delText>
          </w:r>
        </w:del>
      </w:moveTo>
      <w:ins w:id="273" w:author="Shah, Amit J. [5]" w:date="2019-11-13T10:51:00Z">
        <w:r>
          <w:t>that also includes examination of long-term</w:t>
        </w:r>
      </w:ins>
      <w:moveTo w:id="274" w:author="Shah, Amit J. [5]" w:date="2019-11-13T10:50:00Z">
        <w:r>
          <w:t xml:space="preserve"> cardiovascular outcomes</w:t>
        </w:r>
        <w:del w:id="275" w:author="Shah, Amit" w:date="2019-11-13T10:58:00Z">
          <w:r w:rsidDel="008413A8">
            <w:delText xml:space="preserve"> </w:delText>
          </w:r>
        </w:del>
        <w:del w:id="276" w:author="Shah, Amit J. [5]" w:date="2019-11-13T10:51:00Z">
          <w:r w:rsidDel="00D659BF">
            <w:delText>in patients with psychological disorders</w:delText>
          </w:r>
        </w:del>
      </w:moveTo>
      <w:ins w:id="277" w:author="Shah, Amit J. [5]" w:date="2019-11-13T10:51:00Z">
        <w:del w:id="278" w:author="Shah, Amit" w:date="2019-11-13T10:58:00Z">
          <w:r w:rsidDel="008413A8">
            <w:delText>as well</w:delText>
          </w:r>
        </w:del>
      </w:ins>
      <w:moveTo w:id="279" w:author="Shah, Amit J. [5]" w:date="2019-11-13T10:50:00Z">
        <w:r>
          <w:t>.</w:t>
        </w:r>
      </w:moveTo>
      <w:moveToRangeEnd w:id="268"/>
      <w:ins w:id="280" w:author="Shah, Amit J. [5]" w:date="2019-11-13T10:51:00Z">
        <w:r>
          <w:t xml:space="preserve"> </w:t>
        </w:r>
      </w:ins>
      <w:del w:id="281" w:author="Shah, Amit J. [5]" w:date="2019-11-13T10:48:00Z">
        <w:r w:rsidR="00E9079F" w:rsidDel="00CC3913">
          <w:delText>Our lab has investigated the influence of a</w:delText>
        </w:r>
        <w:r w:rsidR="00E9079F" w:rsidRPr="00460EC5" w:rsidDel="00CC3913">
          <w:delText>utonomic nervous system (ANS) dysfunction</w:delText>
        </w:r>
        <w:r w:rsidR="00E9079F" w:rsidDel="00CC3913">
          <w:delText xml:space="preserve"> on these pathways as ANS dysfunction</w:delText>
        </w:r>
        <w:r w:rsidR="00E9079F" w:rsidRPr="00460EC5" w:rsidDel="00CC3913">
          <w:delText xml:space="preserve"> </w:delText>
        </w:r>
        <w:r w:rsidR="00E9079F" w:rsidDel="00CC3913">
          <w:delText>occurs in both depression and CAD</w:delText>
        </w:r>
      </w:del>
      <w:ins w:id="282" w:author="Shah, Amit J. [5]" w:date="2019-11-13T10:48:00Z">
        <w:del w:id="283" w:author="Shah, Amit" w:date="2019-11-13T10:59:00Z">
          <w:r w:rsidDel="008413A8">
            <w:delText>Our</w:delText>
          </w:r>
        </w:del>
      </w:ins>
      <w:ins w:id="284" w:author="Shah, Amit" w:date="2019-11-13T10:59:00Z">
        <w:r w:rsidR="008413A8">
          <w:t>This</w:t>
        </w:r>
      </w:ins>
      <w:ins w:id="285" w:author="Shah, Amit J. [5]" w:date="2019-11-13T10:48:00Z">
        <w:r>
          <w:t xml:space="preserve"> multidisciplinary, collaborative team</w:t>
        </w:r>
        <w:r w:rsidR="00CC3913">
          <w:t xml:space="preserve"> has </w:t>
        </w:r>
        <w:del w:id="286" w:author="Shah, Amit" w:date="2019-11-13T10:59:00Z">
          <w:r w:rsidR="00CC3913" w:rsidDel="008413A8">
            <w:delText>the</w:delText>
          </w:r>
        </w:del>
      </w:ins>
      <w:ins w:id="287" w:author="Shah, Amit" w:date="2019-11-13T10:59:00Z">
        <w:r w:rsidR="008413A8">
          <w:t>shown evidence of effective collaborations as well.</w:t>
        </w:r>
      </w:ins>
      <w:bookmarkStart w:id="288" w:name="_GoBack"/>
      <w:bookmarkEnd w:id="288"/>
      <w:ins w:id="289" w:author="Shah, Amit J. [5]" w:date="2019-11-13T10:48:00Z">
        <w:del w:id="290" w:author="Shah, Amit" w:date="2019-11-13T10:59:00Z">
          <w:r w:rsidR="00CC3913" w:rsidDel="008413A8">
            <w:delText xml:space="preserve"> </w:delText>
          </w:r>
        </w:del>
      </w:ins>
      <w:ins w:id="291" w:author="Shah, Amit J. [5]" w:date="2019-11-13T10:49:00Z">
        <w:del w:id="292" w:author="Shah, Amit" w:date="2019-11-13T10:59:00Z">
          <w:r w:rsidDel="008413A8">
            <w:delText xml:space="preserve">necessary </w:delText>
          </w:r>
          <w:r w:rsidR="00CC3913" w:rsidDel="008413A8">
            <w:delText>expertise</w:delText>
          </w:r>
        </w:del>
      </w:ins>
      <w:ins w:id="293" w:author="Shah, Amit J. [5]" w:date="2019-11-13T10:48:00Z">
        <w:del w:id="294" w:author="Shah, Amit" w:date="2019-11-13T10:59:00Z">
          <w:r w:rsidR="00CC3913" w:rsidDel="008413A8">
            <w:delText xml:space="preserve"> </w:delText>
          </w:r>
        </w:del>
      </w:ins>
      <w:ins w:id="295" w:author="Shah, Amit J. [5]" w:date="2019-11-13T10:49:00Z">
        <w:del w:id="296" w:author="Shah, Amit" w:date="2019-11-13T10:59:00Z">
          <w:r w:rsidR="00CC3913" w:rsidDel="008413A8">
            <w:delText xml:space="preserve">and facilities to successfully </w:delText>
          </w:r>
          <w:r w:rsidDel="008413A8">
            <w:delText>conduct these aims</w:delText>
          </w:r>
        </w:del>
      </w:ins>
      <w:del w:id="297" w:author="Shah, Amit" w:date="2019-11-13T10:59:00Z">
        <w:r w:rsidR="00E9079F" w:rsidDel="008413A8">
          <w:delText>.</w:delText>
        </w:r>
      </w:del>
      <w:r w:rsidR="00E9079F">
        <w:fldChar w:fldCharType="begin" w:fldLock="1"/>
      </w:r>
      <w:r w:rsidR="00CE3A08">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id":"ITEM-2","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2","issue":"3","issued":{"date-parts":[["2000"]]},"page":"201-216","title":"A model of neurovisceral integration in emotion regulation and dysregulation","type":"article-journal","volume":"61"},"uris":["http://www.mendeley.com/documents/?uuid=4b40ea97-a256-40a0-a1ad-ff5b9d6977bc"]},{"id":"ITEM-3","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3","issue":"2","issued":{"date-parts":[["2015"]]},"page":"214-224","title":"Focusing neurovisceral integration: Cognition, heart rate variability, and cerebral blood flow","type":"article-journal","volume":"52"},"uris":["http://www.mendeley.com/documents/?uuid=8f648ab2-ee70-48c8-b24e-f0b423e8bb6f"]},{"id":"ITEM-4","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4","issue":"12","issued":{"date-parts":[["1999","12"]]},"page":"1751-2","title":"Myocardial ischaemia and the cardiac nervous system.","type":"article-journal","volume":"16"},"uris":["http://www.mendeley.com/documents/?uuid=78a5c08d-4413-4a17-bdd2-71274e1650f6"]}],"mendeley":{"formattedCitation":"&lt;sup&gt;1,30–32&lt;/sup&gt;","plainTextFormattedCitation":"1,30–32","previouslyFormattedCitation":"&lt;sup&gt;1,29–31&lt;/sup&gt;"},"properties":{"noteIndex":0},"schema":"https://github.com/citation-style-language/schema/raw/master/csl-citation.json"}</w:instrText>
      </w:r>
      <w:r w:rsidR="00E9079F">
        <w:fldChar w:fldCharType="separate"/>
      </w:r>
      <w:r w:rsidR="00CE3A08" w:rsidRPr="00CE3A08">
        <w:rPr>
          <w:noProof/>
          <w:vertAlign w:val="superscript"/>
        </w:rPr>
        <w:t>1,30–32</w:t>
      </w:r>
      <w:r w:rsidR="00E9079F">
        <w:fldChar w:fldCharType="end"/>
      </w:r>
      <w:r w:rsidR="00E9079F" w:rsidRPr="00460EC5">
        <w:t xml:space="preserve"> </w:t>
      </w:r>
      <w:del w:id="298" w:author="Shah, Amit J. [5]" w:date="2019-11-13T10:51:00Z">
        <w:r w:rsidR="001546E3" w:rsidRPr="00C6079E" w:rsidDel="00D659BF">
          <w:delText xml:space="preserve">By elucidating the role of ANS dysfunction </w:delText>
        </w:r>
        <w:r w:rsidR="001546E3" w:rsidDel="00D659BF">
          <w:delText>as the mechanistic</w:delText>
        </w:r>
        <w:r w:rsidR="001546E3" w:rsidRPr="00C6079E" w:rsidDel="00D659BF">
          <w:delText xml:space="preserve"> </w:delText>
        </w:r>
        <w:r w:rsidR="001546E3" w:rsidDel="00D659BF">
          <w:delText xml:space="preserve">link </w:delText>
        </w:r>
        <w:r w:rsidR="00E9079F" w:rsidDel="00D659BF">
          <w:delText>underlying</w:delText>
        </w:r>
        <w:r w:rsidR="00E9079F" w:rsidRPr="00C6079E" w:rsidDel="00D659BF">
          <w:delText xml:space="preserve"> </w:delText>
        </w:r>
        <w:r w:rsidR="001546E3" w:rsidRPr="00C6079E" w:rsidDel="00D659BF">
          <w:delText>depression and CAD</w:delText>
        </w:r>
      </w:del>
      <w:ins w:id="299" w:author="Shah, Amit J. [5]" w:date="2019-11-13T10:51:00Z">
        <w:r>
          <w:t xml:space="preserve">Collectively, our work can help lay the groundwork for future clinical trials on ANS therapies such as </w:t>
        </w:r>
      </w:ins>
      <w:del w:id="300" w:author="Shah, Amit J. [5]" w:date="2019-11-13T10:52:00Z">
        <w:r w:rsidR="001546E3" w:rsidRPr="00C6079E" w:rsidDel="00D659BF">
          <w:delText xml:space="preserve">, we </w:delText>
        </w:r>
        <w:r w:rsidR="001546E3" w:rsidDel="00D659BF">
          <w:delText>can</w:delText>
        </w:r>
        <w:r w:rsidR="001546E3" w:rsidRPr="00C6079E" w:rsidDel="00D659BF">
          <w:delText xml:space="preserve"> assess the potential</w:delText>
        </w:r>
        <w:r w:rsidR="001546E3" w:rsidDel="00D659BF">
          <w:delText xml:space="preserve"> </w:delText>
        </w:r>
        <w:r w:rsidR="001546E3" w:rsidRPr="00C6079E" w:rsidDel="00D659BF">
          <w:delText>of interventions that target the ANS</w:delText>
        </w:r>
        <w:r w:rsidR="001546E3" w:rsidDel="00D659BF">
          <w:delText>,</w:delText>
        </w:r>
        <w:r w:rsidR="001546E3" w:rsidRPr="00C6079E" w:rsidDel="00D659BF">
          <w:delText xml:space="preserve"> such as </w:delText>
        </w:r>
      </w:del>
      <w:r w:rsidR="001546E3" w:rsidRPr="00C6079E">
        <w:t>vagal nerve stimulation</w:t>
      </w:r>
      <w:ins w:id="301" w:author="Shah, Amit J. [5]" w:date="2019-11-13T10:52:00Z">
        <w:r>
          <w:t>, and also help bridge the gap in gender disparities in both depression and CAD</w:t>
        </w:r>
      </w:ins>
      <w:r w:rsidR="001546E3" w:rsidRPr="00C6079E">
        <w:t>.</w:t>
      </w:r>
      <w:r w:rsidR="00E9079F">
        <w:fldChar w:fldCharType="begin" w:fldLock="1"/>
      </w:r>
      <w:r w:rsidR="00CE3A08">
        <w:instrText>ADDIN CSL_CITATION {"citationItems":[{"id":"ITEM-1","itemData":{"DOI":"10.2147/JIR.S163248","ISSN":"11787031","abstract":"In this review, we provide an overview of the US Food and Drug Administration (FDA)- approved clinical uses of vagus nerve stimulation (VNS) as well as information about the ongoing studies and preclinical research to expand the use of VNS to additional applications. VNS is currently FDA approved for therapeutic use in patients aged &gt;12 years with drug-resistant epilepsy and depression. Recent studies of VNS in in vivo systems have shown that it has anti-inflammatory properties which has led to more preclinical research aimed at expanding VNS treatment across a wider range of inflammatory disorders. Although the signaling pathway and mechanism by which VNS affects inflammation remain unknown, VNS has shown promising results in treating chronic inflammatory disorders such as sepsis, lung injury, rheumatoid arthritis (RA), and diabetes. It is also being used to control pain in fibromyalgia and migraines. This new preclinical research shows that VNS bears the promise of being applied to a wider range of therapeutic applications.","author":[{"dropping-particle":"","family":"Johnson","given":"Rhaya L.","non-dropping-particle":"","parse-names":false,"suffix":""},{"dropping-particle":"","family":"Wilson","given":"Christopher G.","non-dropping-particle":"","parse-names":false,"suffix":""}],"container-title":"Journal of Inflammation Research","id":"ITEM-1","issued":{"date-parts":[["2018","5","16"]]},"page":"203-213","publisher":"Dove Medical Press Ltd","title":"A review of vagus nerve stimulation as a therapeutic intervention","type":"article","volume":"11"},"uris":["http://www.mendeley.com/documents/?uuid=4a141b2e-368f-3cdb-a015-d23efa212cea"]}],"mendeley":{"formattedCitation":"&lt;sup&gt;33&lt;/sup&gt;","plainTextFormattedCitation":"33","previouslyFormattedCitation":"&lt;sup&gt;32&lt;/sup&gt;"},"properties":{"noteIndex":0},"schema":"https://github.com/citation-style-language/schema/raw/master/csl-citation.json"}</w:instrText>
      </w:r>
      <w:r w:rsidR="00E9079F">
        <w:fldChar w:fldCharType="separate"/>
      </w:r>
      <w:r w:rsidR="00CE3A08" w:rsidRPr="00CE3A08">
        <w:rPr>
          <w:noProof/>
          <w:vertAlign w:val="superscript"/>
        </w:rPr>
        <w:t>33</w:t>
      </w:r>
      <w:r w:rsidR="00E9079F">
        <w:fldChar w:fldCharType="end"/>
      </w:r>
      <w:r w:rsidR="001546E3" w:rsidRPr="00C6079E">
        <w:t xml:space="preserve"> </w:t>
      </w:r>
      <w:moveFromRangeStart w:id="302" w:author="Shah, Amit J. [5]" w:date="2019-11-13T10:50:00Z" w:name="move24534634"/>
      <w:moveFrom w:id="303" w:author="Shah, Amit J. [5]" w:date="2019-11-13T10:50:00Z">
        <w:r w:rsidR="001546E3" w:rsidDel="00D659BF">
          <w:t>The F32 will allow me t</w:t>
        </w:r>
        <w:r w:rsidR="00E9079F" w:rsidDel="00D659BF">
          <w:t>o expand on my TL1 award t</w:t>
        </w:r>
        <w:r w:rsidR="001546E3" w:rsidDel="00D659BF">
          <w:t>o work with experts in mental health and cardiovascular pathophysiology (Drs. Viola Vaccarino, Amit Shah) and cardiovascular epidemiology (Dr. Alvaro Alonso)</w:t>
        </w:r>
        <w:r w:rsidR="000B2BA3" w:rsidDel="00D659BF">
          <w:t>, and prepare me for an early career development award on improving cardiovascular outcomes in patients with psychological disorders.</w:t>
        </w:r>
      </w:moveFrom>
      <w:moveFromRangeEnd w:id="302"/>
      <w:r w:rsidR="001546E3" w:rsidRPr="004E79B0">
        <w:rPr>
          <w:b/>
        </w:rPr>
        <w:br w:type="column"/>
      </w:r>
      <w:r w:rsidR="001546E3" w:rsidRPr="004E79B0">
        <w:rPr>
          <w:b/>
        </w:rPr>
        <w:lastRenderedPageBreak/>
        <w:t>REFERENCES</w:t>
      </w:r>
    </w:p>
    <w:p w14:paraId="42B01070" w14:textId="77777777" w:rsidR="001546E3" w:rsidRPr="00123504" w:rsidRDefault="001546E3" w:rsidP="001546E3">
      <w:pPr>
        <w:widowControl w:val="0"/>
      </w:pPr>
    </w:p>
    <w:p w14:paraId="7304FB6E" w14:textId="5113AE80" w:rsidR="00CE3A08" w:rsidRPr="00CE3A08" w:rsidRDefault="001546E3" w:rsidP="00CE3A08">
      <w:pPr>
        <w:widowControl w:val="0"/>
        <w:autoSpaceDE w:val="0"/>
        <w:autoSpaceDN w:val="0"/>
        <w:adjustRightInd w:val="0"/>
        <w:ind w:left="640" w:hanging="640"/>
        <w:rPr>
          <w:noProof/>
          <w:szCs w:val="24"/>
        </w:rPr>
      </w:pPr>
      <w:r w:rsidRPr="00123504">
        <w:fldChar w:fldCharType="begin" w:fldLock="1"/>
      </w:r>
      <w:r w:rsidRPr="00123504">
        <w:instrText xml:space="preserve">ADDIN Mendeley Bibliography CSL_BIBLIOGRAPHY </w:instrText>
      </w:r>
      <w:r w:rsidRPr="00123504">
        <w:fldChar w:fldCharType="separate"/>
      </w:r>
      <w:r w:rsidR="00CE3A08" w:rsidRPr="00CE3A08">
        <w:rPr>
          <w:noProof/>
          <w:szCs w:val="24"/>
        </w:rPr>
        <w:t xml:space="preserve">1. </w:t>
      </w:r>
      <w:r w:rsidR="00CE3A08" w:rsidRPr="00CE3A08">
        <w:rPr>
          <w:noProof/>
          <w:szCs w:val="24"/>
        </w:rPr>
        <w:tab/>
        <w:t xml:space="preserve">Carney RM, Freedland KE. Depression and coronary heart disease. </w:t>
      </w:r>
      <w:r w:rsidR="00CE3A08" w:rsidRPr="00CE3A08">
        <w:rPr>
          <w:i/>
          <w:iCs/>
          <w:noProof/>
          <w:szCs w:val="24"/>
        </w:rPr>
        <w:t>Nat Rev Cardiol</w:t>
      </w:r>
      <w:r w:rsidR="00CE3A08" w:rsidRPr="00CE3A08">
        <w:rPr>
          <w:noProof/>
          <w:szCs w:val="24"/>
        </w:rPr>
        <w:t>. 2017;14(3):145-155. doi:10.1038/nrcardio.2016.181</w:t>
      </w:r>
    </w:p>
    <w:p w14:paraId="212EB13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 </w:t>
      </w:r>
      <w:r w:rsidRPr="00CE3A08">
        <w:rPr>
          <w:noProof/>
          <w:szCs w:val="24"/>
        </w:rPr>
        <w:tab/>
        <w:t xml:space="preserve">Jha MK, Qamar A, Vaduganathan M, Charney DS, Murrough JW. Screening and Management of Depression in Patients With Cardiovascular Disease: JACC State-of-the-Art Review. </w:t>
      </w:r>
      <w:r w:rsidRPr="00CE3A08">
        <w:rPr>
          <w:i/>
          <w:iCs/>
          <w:noProof/>
          <w:szCs w:val="24"/>
        </w:rPr>
        <w:t>J Am Coll Cardiol</w:t>
      </w:r>
      <w:r w:rsidRPr="00CE3A08">
        <w:rPr>
          <w:noProof/>
          <w:szCs w:val="24"/>
        </w:rPr>
        <w:t>. 2019;73(14):1827-1845. doi:10.1016/j.jacc.2019.01.041</w:t>
      </w:r>
    </w:p>
    <w:p w14:paraId="17521175"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3. </w:t>
      </w:r>
      <w:r w:rsidRPr="00CE3A08">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CE3A08">
        <w:rPr>
          <w:i/>
          <w:iCs/>
          <w:noProof/>
          <w:szCs w:val="24"/>
        </w:rPr>
        <w:t>Circulation</w:t>
      </w:r>
      <w:r w:rsidRPr="00CE3A08">
        <w:rPr>
          <w:noProof/>
          <w:szCs w:val="24"/>
        </w:rPr>
        <w:t>. 2014;129(12):1350-1369. doi:10.1161/CIR.0000000000000019</w:t>
      </w:r>
    </w:p>
    <w:p w14:paraId="427473FF"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4. </w:t>
      </w:r>
      <w:r w:rsidRPr="00CE3A08">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CE3A08">
        <w:rPr>
          <w:i/>
          <w:iCs/>
          <w:noProof/>
          <w:szCs w:val="24"/>
        </w:rPr>
        <w:t>Gen Hosp Psychiatry</w:t>
      </w:r>
      <w:r w:rsidRPr="00CE3A08">
        <w:rPr>
          <w:noProof/>
          <w:szCs w:val="24"/>
        </w:rPr>
        <w:t>. 2011;33(3):203-216. doi:10.1016/j.genhosppsych.2011.02.007</w:t>
      </w:r>
    </w:p>
    <w:p w14:paraId="0892C3D9"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5. </w:t>
      </w:r>
      <w:r w:rsidRPr="00CE3A08">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CE3A08">
        <w:rPr>
          <w:i/>
          <w:iCs/>
          <w:noProof/>
          <w:szCs w:val="24"/>
        </w:rPr>
        <w:t>J Am Med Assoc</w:t>
      </w:r>
      <w:r w:rsidRPr="00CE3A08">
        <w:rPr>
          <w:noProof/>
          <w:szCs w:val="24"/>
        </w:rPr>
        <w:t>. 2003;289(23):3106-3116. doi:10.1001/jama.289.23.3106</w:t>
      </w:r>
    </w:p>
    <w:p w14:paraId="017016E1"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6. </w:t>
      </w:r>
      <w:r w:rsidRPr="00CE3A08">
        <w:rPr>
          <w:noProof/>
          <w:szCs w:val="24"/>
        </w:rPr>
        <w:tab/>
        <w:t xml:space="preserve">Kronish IM, Moise N, Cheung YK, et al. Effect of Depression Screening after Acute Coronary Syndromes on Quality of Life: The CODIACS-QoL Randomized Clinical Trial. </w:t>
      </w:r>
      <w:r w:rsidRPr="00CE3A08">
        <w:rPr>
          <w:i/>
          <w:iCs/>
          <w:noProof/>
          <w:szCs w:val="24"/>
        </w:rPr>
        <w:t>JAMA Intern Med</w:t>
      </w:r>
      <w:r w:rsidRPr="00CE3A08">
        <w:rPr>
          <w:noProof/>
          <w:szCs w:val="24"/>
        </w:rPr>
        <w:t>. 2019. doi:10.1001/jamainternmed.2019.4518</w:t>
      </w:r>
    </w:p>
    <w:p w14:paraId="442A6E4F"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7. </w:t>
      </w:r>
      <w:r w:rsidRPr="00CE3A08">
        <w:rPr>
          <w:noProof/>
          <w:szCs w:val="24"/>
        </w:rPr>
        <w:tab/>
        <w:t xml:space="preserve">Carney RM, Blumenthal JA, Freedland KE, et al. </w:t>
      </w:r>
      <w:r w:rsidRPr="00CE3A08">
        <w:rPr>
          <w:i/>
          <w:iCs/>
          <w:noProof/>
          <w:szCs w:val="24"/>
        </w:rPr>
        <w:t>Low Heart Rate Variability and the Effect of Depression on Post-Myocardial Infarction Mortality</w:t>
      </w:r>
      <w:r w:rsidRPr="00CE3A08">
        <w:rPr>
          <w:noProof/>
          <w:szCs w:val="24"/>
        </w:rPr>
        <w:t>. Vol 165.; 2005. doi:10.1001/archinte.165.13.1486</w:t>
      </w:r>
    </w:p>
    <w:p w14:paraId="2AD6ABD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8. </w:t>
      </w:r>
      <w:r w:rsidRPr="00CE3A08">
        <w:rPr>
          <w:noProof/>
          <w:szCs w:val="24"/>
        </w:rPr>
        <w:tab/>
        <w:t xml:space="preserve">Penninx BWJH. Depression and cardiovascular disease: Epidemiological evidence on their linking mechanisms. </w:t>
      </w:r>
      <w:r w:rsidRPr="00CE3A08">
        <w:rPr>
          <w:i/>
          <w:iCs/>
          <w:noProof/>
          <w:szCs w:val="24"/>
        </w:rPr>
        <w:t>Neurosci Biobehav Rev</w:t>
      </w:r>
      <w:r w:rsidRPr="00CE3A08">
        <w:rPr>
          <w:noProof/>
          <w:szCs w:val="24"/>
        </w:rPr>
        <w:t>. 2017;74:277-286. doi:10.1016/j.neubiorev.2016.07.003</w:t>
      </w:r>
    </w:p>
    <w:p w14:paraId="088BF017"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9. </w:t>
      </w:r>
      <w:r w:rsidRPr="00CE3A08">
        <w:rPr>
          <w:noProof/>
          <w:szCs w:val="24"/>
        </w:rPr>
        <w:tab/>
        <w:t xml:space="preserve">Carreno FR, Frazer A. Vagal Nerve Stimulation for Treatment-Resistant Depression. </w:t>
      </w:r>
      <w:r w:rsidRPr="00CE3A08">
        <w:rPr>
          <w:i/>
          <w:iCs/>
          <w:noProof/>
          <w:szCs w:val="24"/>
        </w:rPr>
        <w:t>Neurotherapeutics</w:t>
      </w:r>
      <w:r w:rsidRPr="00CE3A08">
        <w:rPr>
          <w:noProof/>
          <w:szCs w:val="24"/>
        </w:rPr>
        <w:t>. 2017;14(3):716-727. doi:10.1007/s13311-017-0537-8</w:t>
      </w:r>
    </w:p>
    <w:p w14:paraId="7B865BA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0. </w:t>
      </w:r>
      <w:r w:rsidRPr="00CE3A08">
        <w:rPr>
          <w:noProof/>
          <w:szCs w:val="24"/>
        </w:rPr>
        <w:tab/>
        <w:t xml:space="preserve">Zamotrinsky A V., Kondratiev B, De Jong JW. Vagal neurostimulation in patients with coronary artery disease. </w:t>
      </w:r>
      <w:r w:rsidRPr="00CE3A08">
        <w:rPr>
          <w:i/>
          <w:iCs/>
          <w:noProof/>
          <w:szCs w:val="24"/>
        </w:rPr>
        <w:t>Auton Neurosci Basic Clin</w:t>
      </w:r>
      <w:r w:rsidRPr="00CE3A08">
        <w:rPr>
          <w:noProof/>
          <w:szCs w:val="24"/>
        </w:rPr>
        <w:t>. 2001;88(1-2):109-116. doi:10.1016/S1566-0702(01)00227-2</w:t>
      </w:r>
    </w:p>
    <w:p w14:paraId="6C77D3F6"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1. </w:t>
      </w:r>
      <w:r w:rsidRPr="00CE3A08">
        <w:rPr>
          <w:noProof/>
          <w:szCs w:val="24"/>
        </w:rPr>
        <w:tab/>
        <w:t xml:space="preserve">Zhang Y, Mazgalev TN. Arrhythmias and vagus nerve stimulation. </w:t>
      </w:r>
      <w:r w:rsidRPr="00CE3A08">
        <w:rPr>
          <w:i/>
          <w:iCs/>
          <w:noProof/>
          <w:szCs w:val="24"/>
        </w:rPr>
        <w:t>Heart Fail Rev</w:t>
      </w:r>
      <w:r w:rsidRPr="00CE3A08">
        <w:rPr>
          <w:noProof/>
          <w:szCs w:val="24"/>
        </w:rPr>
        <w:t>. 2011;16(2):147-161. doi:10.1007/s10741-010-9178-2</w:t>
      </w:r>
    </w:p>
    <w:p w14:paraId="4C0B7595"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2. </w:t>
      </w:r>
      <w:r w:rsidRPr="00CE3A08">
        <w:rPr>
          <w:noProof/>
          <w:szCs w:val="24"/>
        </w:rPr>
        <w:tab/>
        <w:t xml:space="preserve">Shah A, Lampert R, Goldberg J, Bremner JD, Vaccarino V, Shah A. Abstract 15216: Circadian Autonomic Inflexibility: A Marker of Ischemic Heart Disease. </w:t>
      </w:r>
      <w:r w:rsidRPr="00CE3A08">
        <w:rPr>
          <w:i/>
          <w:iCs/>
          <w:noProof/>
          <w:szCs w:val="24"/>
        </w:rPr>
        <w:t>Circulation</w:t>
      </w:r>
      <w:r w:rsidRPr="00CE3A08">
        <w:rPr>
          <w:noProof/>
          <w:szCs w:val="24"/>
        </w:rPr>
        <w:t>. 2018;138(Suppl_1):A15216-A15216. doi:10.1161/circ.138.suppl_1.15216</w:t>
      </w:r>
    </w:p>
    <w:p w14:paraId="6EAAC0A6"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3. </w:t>
      </w:r>
      <w:r w:rsidRPr="00CE3A08">
        <w:rPr>
          <w:noProof/>
          <w:szCs w:val="24"/>
        </w:rPr>
        <w:tab/>
        <w:t xml:space="preserve">Task Force of the ESC and NAS. Heart Rate Variability. </w:t>
      </w:r>
      <w:r w:rsidRPr="00CE3A08">
        <w:rPr>
          <w:i/>
          <w:iCs/>
          <w:noProof/>
          <w:szCs w:val="24"/>
        </w:rPr>
        <w:t>Eur Heart J</w:t>
      </w:r>
      <w:r w:rsidRPr="00CE3A08">
        <w:rPr>
          <w:noProof/>
          <w:szCs w:val="24"/>
        </w:rPr>
        <w:t>. 1996;17(5):354-381. doi:10.1161/01.CIR.93.5.1043</w:t>
      </w:r>
    </w:p>
    <w:p w14:paraId="27AD933F"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4. </w:t>
      </w:r>
      <w:r w:rsidRPr="00CE3A08">
        <w:rPr>
          <w:noProof/>
          <w:szCs w:val="24"/>
        </w:rPr>
        <w:tab/>
        <w:t xml:space="preserve">Saul J. Beat-To-Beat Variations of Heart Rate Reflect Modulation of Cardiac Autonomic Outflow. </w:t>
      </w:r>
      <w:r w:rsidRPr="00CE3A08">
        <w:rPr>
          <w:i/>
          <w:iCs/>
          <w:noProof/>
          <w:szCs w:val="24"/>
        </w:rPr>
        <w:t>Physiology</w:t>
      </w:r>
      <w:r w:rsidRPr="00CE3A08">
        <w:rPr>
          <w:noProof/>
          <w:szCs w:val="24"/>
        </w:rPr>
        <w:t>. 1990;5(1):32-37. doi:10.1152/physiologyonline.1990.5.1.32</w:t>
      </w:r>
    </w:p>
    <w:p w14:paraId="48F6A3F0"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5. </w:t>
      </w:r>
      <w:r w:rsidRPr="00CE3A08">
        <w:rPr>
          <w:noProof/>
          <w:szCs w:val="24"/>
        </w:rPr>
        <w:tab/>
        <w:t xml:space="preserve">Carney RM, Freedland KE. Depression and heart rate variability in patients with coronary heart disease. </w:t>
      </w:r>
      <w:r w:rsidRPr="00CE3A08">
        <w:rPr>
          <w:i/>
          <w:iCs/>
          <w:noProof/>
          <w:szCs w:val="24"/>
        </w:rPr>
        <w:t>Cleve Clin J Med</w:t>
      </w:r>
      <w:r w:rsidRPr="00CE3A08">
        <w:rPr>
          <w:noProof/>
          <w:szCs w:val="24"/>
        </w:rPr>
        <w:t>. 2009;76(SUPPL.2). doi:10.3949/ccjm.76.s2.03</w:t>
      </w:r>
    </w:p>
    <w:p w14:paraId="38FC160A"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6. </w:t>
      </w:r>
      <w:r w:rsidRPr="00CE3A08">
        <w:rPr>
          <w:noProof/>
          <w:szCs w:val="24"/>
        </w:rPr>
        <w:tab/>
        <w:t xml:space="preserve">Carney RM, Howells WB, Blumenthal JA, et al. Heart rate turbulence, depression, and survival after acute myocardial infarction. </w:t>
      </w:r>
      <w:r w:rsidRPr="00CE3A08">
        <w:rPr>
          <w:i/>
          <w:iCs/>
          <w:noProof/>
          <w:szCs w:val="24"/>
        </w:rPr>
        <w:t>Psychosom Med</w:t>
      </w:r>
      <w:r w:rsidRPr="00CE3A08">
        <w:rPr>
          <w:noProof/>
          <w:szCs w:val="24"/>
        </w:rPr>
        <w:t>. 2007;69(1):4-9. doi:10.1097/01.psy.0000249733.33811.00</w:t>
      </w:r>
    </w:p>
    <w:p w14:paraId="39E64E08"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7. </w:t>
      </w:r>
      <w:r w:rsidRPr="00CE3A08">
        <w:rPr>
          <w:noProof/>
          <w:szCs w:val="24"/>
        </w:rPr>
        <w:tab/>
        <w:t xml:space="preserve">Kotecha D, New G, Flather MD, Eccleston D, Pepper J, Krum H. Five-minute heart rate variability can predict obstructive angiographic coronary disease. </w:t>
      </w:r>
      <w:r w:rsidRPr="00CE3A08">
        <w:rPr>
          <w:i/>
          <w:iCs/>
          <w:noProof/>
          <w:szCs w:val="24"/>
        </w:rPr>
        <w:t>Heart</w:t>
      </w:r>
      <w:r w:rsidRPr="00CE3A08">
        <w:rPr>
          <w:noProof/>
          <w:szCs w:val="24"/>
        </w:rPr>
        <w:t>. 2012;98(5):395-401. doi:10.1136/heartjnl-2011-300033</w:t>
      </w:r>
    </w:p>
    <w:p w14:paraId="534C5EE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8. </w:t>
      </w:r>
      <w:r w:rsidRPr="00CE3A08">
        <w:rPr>
          <w:noProof/>
          <w:szCs w:val="24"/>
        </w:rPr>
        <w:tab/>
        <w:t xml:space="preserve">Lewkowicz M, Levitan J, Puzanov N, Shnerb N, Saermark K. Description of complex time series by multipoles. </w:t>
      </w:r>
      <w:r w:rsidRPr="00CE3A08">
        <w:rPr>
          <w:i/>
          <w:iCs/>
          <w:noProof/>
          <w:szCs w:val="24"/>
        </w:rPr>
        <w:t>Phys A Stat Mech its Appl</w:t>
      </w:r>
      <w:r w:rsidRPr="00CE3A08">
        <w:rPr>
          <w:noProof/>
          <w:szCs w:val="24"/>
        </w:rPr>
        <w:t>. 2002;311(1-2):260-274. doi:10.1016/S0378-4371(02)00831-2</w:t>
      </w:r>
    </w:p>
    <w:p w14:paraId="33E271A8"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9. </w:t>
      </w:r>
      <w:r w:rsidRPr="00CE3A08">
        <w:rPr>
          <w:noProof/>
          <w:szCs w:val="24"/>
        </w:rPr>
        <w:tab/>
        <w:t xml:space="preserve">Olesen RM, Bloch Thomsen PE, Saermark K, et al. Statistical analysis of the DIAMOND MI study by the multipole method. </w:t>
      </w:r>
      <w:r w:rsidRPr="00CE3A08">
        <w:rPr>
          <w:i/>
          <w:iCs/>
          <w:noProof/>
          <w:szCs w:val="24"/>
        </w:rPr>
        <w:t>Physiol Meas</w:t>
      </w:r>
      <w:r w:rsidRPr="00CE3A08">
        <w:rPr>
          <w:noProof/>
          <w:szCs w:val="24"/>
        </w:rPr>
        <w:t>. 2005;26(5):591-598. doi:10.1088/0967-3334/26/5/002</w:t>
      </w:r>
    </w:p>
    <w:p w14:paraId="112EFF6B"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0. </w:t>
      </w:r>
      <w:r w:rsidRPr="00CE3A08">
        <w:rPr>
          <w:noProof/>
          <w:szCs w:val="24"/>
        </w:rPr>
        <w:tab/>
        <w:t xml:space="preserve">Jørgensen RM, Abildstrøm SZ, Levitan J, et al. Heart Rate Variability Density Analysis (Dyx) and Prediction of Long-Term Mortality after Acute Myocardial Infarction. </w:t>
      </w:r>
      <w:r w:rsidRPr="00CE3A08">
        <w:rPr>
          <w:i/>
          <w:iCs/>
          <w:noProof/>
          <w:szCs w:val="24"/>
        </w:rPr>
        <w:t>Ann Noninvasive Electrocardiol</w:t>
      </w:r>
      <w:r w:rsidRPr="00CE3A08">
        <w:rPr>
          <w:noProof/>
          <w:szCs w:val="24"/>
        </w:rPr>
        <w:t>. 2016;21(1):60-68. doi:10.1111/anec.12297</w:t>
      </w:r>
    </w:p>
    <w:p w14:paraId="530966FD"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1. </w:t>
      </w:r>
      <w:r w:rsidRPr="00CE3A08">
        <w:rPr>
          <w:noProof/>
          <w:szCs w:val="24"/>
        </w:rPr>
        <w:tab/>
        <w:t xml:space="preserve">Goldkorn R, Naimushin A, Shlomo N, et al. Comparison of the usefulness of heart rate variability versus exercise stress testing for the detection of myocardial ischemia in patients without known coronary </w:t>
      </w:r>
      <w:r w:rsidRPr="00CE3A08">
        <w:rPr>
          <w:noProof/>
          <w:szCs w:val="24"/>
        </w:rPr>
        <w:lastRenderedPageBreak/>
        <w:t xml:space="preserve">artery disease. </w:t>
      </w:r>
      <w:r w:rsidRPr="00CE3A08">
        <w:rPr>
          <w:i/>
          <w:iCs/>
          <w:noProof/>
          <w:szCs w:val="24"/>
        </w:rPr>
        <w:t>Am J Cardiol</w:t>
      </w:r>
      <w:r w:rsidRPr="00CE3A08">
        <w:rPr>
          <w:noProof/>
          <w:szCs w:val="24"/>
        </w:rPr>
        <w:t>. 2015;115(11):1518-1522. doi:10.1016/j.amjcard.2015.02.054</w:t>
      </w:r>
    </w:p>
    <w:p w14:paraId="2AC0DDD0"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2. </w:t>
      </w:r>
      <w:r w:rsidRPr="00CE3A08">
        <w:rPr>
          <w:noProof/>
          <w:szCs w:val="24"/>
        </w:rPr>
        <w:tab/>
        <w:t xml:space="preserve">Oieru D, Moalem I, Rozen E, et al. A novel heart rate variability algorithm for the detection of myocardial ischemia: pilot data from a prospective clinical trial. </w:t>
      </w:r>
      <w:r w:rsidRPr="00CE3A08">
        <w:rPr>
          <w:i/>
          <w:iCs/>
          <w:noProof/>
          <w:szCs w:val="24"/>
        </w:rPr>
        <w:t>Isr Med Assoc J</w:t>
      </w:r>
      <w:r w:rsidRPr="00CE3A08">
        <w:rPr>
          <w:noProof/>
          <w:szCs w:val="24"/>
        </w:rPr>
        <w:t>. 2015;17(3):161-165. http://www.ncbi.nlm.nih.gov/pubmed/25946767.</w:t>
      </w:r>
    </w:p>
    <w:p w14:paraId="440A4F9A"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3. </w:t>
      </w:r>
      <w:r w:rsidRPr="00CE3A08">
        <w:rPr>
          <w:noProof/>
          <w:szCs w:val="24"/>
        </w:rPr>
        <w:tab/>
        <w:t xml:space="preserve">Shah AJ, Ghasemzadeh N, Zaragoza-Macias E, et al. Sex and age differences in the association of depression with obstructive coronary artery disease and adverse cardiovascular events. </w:t>
      </w:r>
      <w:r w:rsidRPr="00CE3A08">
        <w:rPr>
          <w:i/>
          <w:iCs/>
          <w:noProof/>
          <w:szCs w:val="24"/>
        </w:rPr>
        <w:t>J Am Heart Assoc</w:t>
      </w:r>
      <w:r w:rsidRPr="00CE3A08">
        <w:rPr>
          <w:noProof/>
          <w:szCs w:val="24"/>
        </w:rPr>
        <w:t>. 2014;3(3):e000741. doi:10.1161/JAHA.113.000741</w:t>
      </w:r>
    </w:p>
    <w:p w14:paraId="5A9C9505"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4. </w:t>
      </w:r>
      <w:r w:rsidRPr="00CE3A08">
        <w:rPr>
          <w:noProof/>
          <w:szCs w:val="24"/>
        </w:rPr>
        <w:tab/>
        <w:t xml:space="preserve">Sacha J, Barabach S, Statkiewicz-Barabach G, et al. Gender differences in the interaction between heart rate and its variability - How to use it to improve the prognostic power of heart rate variability. </w:t>
      </w:r>
      <w:r w:rsidRPr="00CE3A08">
        <w:rPr>
          <w:i/>
          <w:iCs/>
          <w:noProof/>
          <w:szCs w:val="24"/>
        </w:rPr>
        <w:t>Int J Cardiol</w:t>
      </w:r>
      <w:r w:rsidRPr="00CE3A08">
        <w:rPr>
          <w:noProof/>
          <w:szCs w:val="24"/>
        </w:rPr>
        <w:t>. 2014;171(2):42-45. doi:10.1016/j.ijcard.2013.11.116</w:t>
      </w:r>
    </w:p>
    <w:p w14:paraId="440DC4FF"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5. </w:t>
      </w:r>
      <w:r w:rsidRPr="00CE3A08">
        <w:rPr>
          <w:noProof/>
          <w:szCs w:val="24"/>
        </w:rPr>
        <w:tab/>
        <w:t xml:space="preserve">Ko YA, Hayek S, Sandesara P, Samman Tahhan A, Quyyumi A. Cohort profile: The Emory Cardiovascular Biobank (EmCAB). </w:t>
      </w:r>
      <w:r w:rsidRPr="00CE3A08">
        <w:rPr>
          <w:i/>
          <w:iCs/>
          <w:noProof/>
          <w:szCs w:val="24"/>
        </w:rPr>
        <w:t>BMJ Open</w:t>
      </w:r>
      <w:r w:rsidRPr="00CE3A08">
        <w:rPr>
          <w:noProof/>
          <w:szCs w:val="24"/>
        </w:rPr>
        <w:t>. 2017;7(12):e018753. doi:10.1136/bmjopen-2017-018753</w:t>
      </w:r>
    </w:p>
    <w:p w14:paraId="5F4B3EDB"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6. </w:t>
      </w:r>
      <w:r w:rsidRPr="00CE3A08">
        <w:rPr>
          <w:noProof/>
          <w:szCs w:val="24"/>
        </w:rPr>
        <w:tab/>
        <w:t xml:space="preserve">Vest AN, Da Poian G, Li Q, et al. An open source benchmarked toolbox for cardiovascular waveform and interval analysis. </w:t>
      </w:r>
      <w:r w:rsidRPr="00CE3A08">
        <w:rPr>
          <w:i/>
          <w:iCs/>
          <w:noProof/>
          <w:szCs w:val="24"/>
        </w:rPr>
        <w:t>Physiol Meas</w:t>
      </w:r>
      <w:r w:rsidRPr="00CE3A08">
        <w:rPr>
          <w:noProof/>
          <w:szCs w:val="24"/>
        </w:rPr>
        <w:t>. 2018;39(10):105004. doi:10.1088/1361-6579/aae021</w:t>
      </w:r>
    </w:p>
    <w:p w14:paraId="64B737B1"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7. </w:t>
      </w:r>
      <w:r w:rsidRPr="00CE3A08">
        <w:rPr>
          <w:noProof/>
          <w:szCs w:val="24"/>
        </w:rPr>
        <w:tab/>
        <w:t xml:space="preserve">Kroenke K, Spitzer RL, Williams JB. The PHQ-9: validity of a brief depression severity measure. </w:t>
      </w:r>
      <w:r w:rsidRPr="00CE3A08">
        <w:rPr>
          <w:i/>
          <w:iCs/>
          <w:noProof/>
          <w:szCs w:val="24"/>
        </w:rPr>
        <w:t>J Gen Intern Med</w:t>
      </w:r>
      <w:r w:rsidRPr="00CE3A08">
        <w:rPr>
          <w:noProof/>
          <w:szCs w:val="24"/>
        </w:rPr>
        <w:t>. 2001;16(9):606-613. http://www.ncbi.nlm.nih.gov/pubmed/11556941. Accessed March 3, 2019.</w:t>
      </w:r>
    </w:p>
    <w:p w14:paraId="63E05CD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8. </w:t>
      </w:r>
      <w:r w:rsidRPr="00CE3A08">
        <w:rPr>
          <w:noProof/>
          <w:szCs w:val="24"/>
        </w:rPr>
        <w:tab/>
        <w:t xml:space="preserve">Ringqvist I, Fisher LD, Mock M, et al. Prognostic value of angiographic indices of coronary artery disease from the Coronary Artery Surgery Study (CASS). </w:t>
      </w:r>
      <w:r w:rsidRPr="00CE3A08">
        <w:rPr>
          <w:i/>
          <w:iCs/>
          <w:noProof/>
          <w:szCs w:val="24"/>
        </w:rPr>
        <w:t>J Clin Invest</w:t>
      </w:r>
      <w:r w:rsidRPr="00CE3A08">
        <w:rPr>
          <w:noProof/>
          <w:szCs w:val="24"/>
        </w:rPr>
        <w:t>. 1983;71(6):1854-1866. doi:10.1172/JCI110941</w:t>
      </w:r>
    </w:p>
    <w:p w14:paraId="315762C7"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9. </w:t>
      </w:r>
      <w:r w:rsidRPr="00CE3A08">
        <w:rPr>
          <w:noProof/>
          <w:szCs w:val="24"/>
        </w:rPr>
        <w:tab/>
        <w:t xml:space="preserve">Gensini GG. A more meaningful scoring system for determining the severity of coronary heart disease. </w:t>
      </w:r>
      <w:r w:rsidRPr="00CE3A08">
        <w:rPr>
          <w:i/>
          <w:iCs/>
          <w:noProof/>
          <w:szCs w:val="24"/>
        </w:rPr>
        <w:t>Am J Cardiol</w:t>
      </w:r>
      <w:r w:rsidRPr="00CE3A08">
        <w:rPr>
          <w:noProof/>
          <w:szCs w:val="24"/>
        </w:rPr>
        <w:t>. 1983;51(3):606. doi:10.1016/S0002-9149(83)80105-2</w:t>
      </w:r>
    </w:p>
    <w:p w14:paraId="007533A1"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30. </w:t>
      </w:r>
      <w:r w:rsidRPr="00CE3A08">
        <w:rPr>
          <w:noProof/>
          <w:szCs w:val="24"/>
        </w:rPr>
        <w:tab/>
        <w:t xml:space="preserve">Thayer JF, Lane RD. A model of neurovisceral integration in emotion regulation and dysregulation. </w:t>
      </w:r>
      <w:r w:rsidRPr="00CE3A08">
        <w:rPr>
          <w:i/>
          <w:iCs/>
          <w:noProof/>
          <w:szCs w:val="24"/>
        </w:rPr>
        <w:t>J Affect Disord</w:t>
      </w:r>
      <w:r w:rsidRPr="00CE3A08">
        <w:rPr>
          <w:noProof/>
          <w:szCs w:val="24"/>
        </w:rPr>
        <w:t>. 2000;61(3):201-216. doi:10.1016/S0165-0327(00)00338-4</w:t>
      </w:r>
    </w:p>
    <w:p w14:paraId="2B4A57F8"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31. </w:t>
      </w:r>
      <w:r w:rsidRPr="00CE3A08">
        <w:rPr>
          <w:noProof/>
          <w:szCs w:val="24"/>
        </w:rPr>
        <w:tab/>
        <w:t xml:space="preserve">Richard Jennings J, Allen B, Gianaros PJ, Thayer JF, Manuck SB. Focusing neurovisceral integration: Cognition, heart rate variability, and cerebral blood flow. </w:t>
      </w:r>
      <w:r w:rsidRPr="00CE3A08">
        <w:rPr>
          <w:i/>
          <w:iCs/>
          <w:noProof/>
          <w:szCs w:val="24"/>
        </w:rPr>
        <w:t>Psychophysiology</w:t>
      </w:r>
      <w:r w:rsidRPr="00CE3A08">
        <w:rPr>
          <w:noProof/>
          <w:szCs w:val="24"/>
        </w:rPr>
        <w:t>. 2015;52(2):214-224. doi:10.1111/psyp.12319</w:t>
      </w:r>
    </w:p>
    <w:p w14:paraId="5E1D8C93"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32. </w:t>
      </w:r>
      <w:r w:rsidRPr="00CE3A08">
        <w:rPr>
          <w:noProof/>
          <w:szCs w:val="24"/>
        </w:rPr>
        <w:tab/>
        <w:t xml:space="preserve">Armour JA. Myocardial ischaemia and the cardiac nervous system. </w:t>
      </w:r>
      <w:r w:rsidRPr="00CE3A08">
        <w:rPr>
          <w:i/>
          <w:iCs/>
          <w:noProof/>
          <w:szCs w:val="24"/>
        </w:rPr>
        <w:t>Eur Heart J</w:t>
      </w:r>
      <w:r w:rsidRPr="00CE3A08">
        <w:rPr>
          <w:noProof/>
          <w:szCs w:val="24"/>
        </w:rPr>
        <w:t>. 1999;16(12):1751-1752. https://academic.oup.com/cardiovascres/article-abstract/41/1/41/317013. Accessed September 27, 2018.</w:t>
      </w:r>
    </w:p>
    <w:p w14:paraId="2EA6D3AF" w14:textId="77777777" w:rsidR="00CE3A08" w:rsidRPr="00CE3A08" w:rsidRDefault="00CE3A08" w:rsidP="00CE3A08">
      <w:pPr>
        <w:widowControl w:val="0"/>
        <w:autoSpaceDE w:val="0"/>
        <w:autoSpaceDN w:val="0"/>
        <w:adjustRightInd w:val="0"/>
        <w:ind w:left="640" w:hanging="640"/>
        <w:rPr>
          <w:noProof/>
        </w:rPr>
      </w:pPr>
      <w:r w:rsidRPr="00CE3A08">
        <w:rPr>
          <w:noProof/>
          <w:szCs w:val="24"/>
        </w:rPr>
        <w:t xml:space="preserve">33. </w:t>
      </w:r>
      <w:r w:rsidRPr="00CE3A08">
        <w:rPr>
          <w:noProof/>
          <w:szCs w:val="24"/>
        </w:rPr>
        <w:tab/>
        <w:t xml:space="preserve">Johnson RL, Wilson CG. A review of vagus nerve stimulation as a therapeutic intervention. </w:t>
      </w:r>
      <w:r w:rsidRPr="00CE3A08">
        <w:rPr>
          <w:i/>
          <w:iCs/>
          <w:noProof/>
          <w:szCs w:val="24"/>
        </w:rPr>
        <w:t>J Inflamm Res</w:t>
      </w:r>
      <w:r w:rsidRPr="00CE3A08">
        <w:rPr>
          <w:noProof/>
          <w:szCs w:val="24"/>
        </w:rPr>
        <w:t>. 2018;11:203-213. doi:10.2147/JIR.S163248</w:t>
      </w:r>
    </w:p>
    <w:p w14:paraId="1FC53A63" w14:textId="6795E05D" w:rsidR="00A83AB7" w:rsidRPr="00123504" w:rsidRDefault="001546E3" w:rsidP="000B2BA3">
      <w:pPr>
        <w:widowControl w:val="0"/>
        <w:autoSpaceDE w:val="0"/>
        <w:autoSpaceDN w:val="0"/>
        <w:adjustRightInd w:val="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Shah, Amit J. [2]" w:date="2019-11-13T09:52:00Z" w:initials="SA">
    <w:p w14:paraId="565AA729" w14:textId="66281CDC" w:rsidR="0038636A" w:rsidRDefault="0038636A">
      <w:pPr>
        <w:pStyle w:val="CommentText"/>
      </w:pPr>
      <w:r>
        <w:rPr>
          <w:rStyle w:val="CommentReference"/>
        </w:rPr>
        <w:annotationRef/>
      </w:r>
      <w:hyperlink r:id="rId1" w:history="1">
        <w:r>
          <w:rPr>
            <w:rStyle w:val="Hyperlink"/>
          </w:rPr>
          <w:t>https://jamanetwork.com/journals/jama/article-abstract/2618635</w:t>
        </w:r>
      </w:hyperlink>
    </w:p>
  </w:comment>
  <w:comment w:id="15" w:author="Shah, Amit J. [4]" w:date="2019-11-13T09:54:00Z" w:initials="SA">
    <w:p w14:paraId="2BE8106B" w14:textId="57E31E1E" w:rsidR="0038636A" w:rsidRDefault="0038636A">
      <w:pPr>
        <w:pStyle w:val="CommentText"/>
      </w:pPr>
      <w:r>
        <w:rPr>
          <w:rStyle w:val="CommentReference"/>
        </w:rPr>
        <w:annotationRef/>
      </w:r>
      <w:hyperlink r:id="rId2" w:history="1">
        <w:r>
          <w:rPr>
            <w:rStyle w:val="Hyperlink"/>
          </w:rPr>
          <w:t>https://www.sciencedirect.com/science/article/abs/pii/S0167527316321842</w:t>
        </w:r>
      </w:hyperlink>
    </w:p>
  </w:comment>
  <w:comment w:id="133" w:author="Shah, Amit J. [3]" w:date="2019-11-13T10:15:00Z" w:initials="SA">
    <w:p w14:paraId="60178CB0" w14:textId="44DC32F0" w:rsidR="00755EA6" w:rsidRDefault="00755EA6">
      <w:pPr>
        <w:pStyle w:val="CommentText"/>
      </w:pPr>
      <w:r>
        <w:rPr>
          <w:rStyle w:val="CommentReference"/>
        </w:rPr>
        <w:annotationRef/>
      </w:r>
      <w:r>
        <w:t>Perhaps move these references to the sentence before</w:t>
      </w:r>
    </w:p>
  </w:comment>
  <w:comment w:id="189" w:author="Shah, Amit J." w:date="2019-11-13T10:34:00Z" w:initials="SA">
    <w:p w14:paraId="4ED9FB0D" w14:textId="27EC8B4B" w:rsidR="00016077" w:rsidRDefault="00016077">
      <w:pPr>
        <w:pStyle w:val="CommentText"/>
      </w:pPr>
      <w:r>
        <w:rPr>
          <w:rStyle w:val="CommentReference"/>
        </w:rPr>
        <w:annotationRef/>
      </w:r>
      <w:hyperlink r:id="rId3" w:history="1">
        <w:r>
          <w:rPr>
            <w:rStyle w:val="Hyperlink"/>
          </w:rPr>
          <w:t>https://www.ncbi.nlm.nih.gov/pubmed/29459465</w:t>
        </w:r>
      </w:hyperlink>
    </w:p>
  </w:comment>
  <w:comment w:id="209" w:author="Shah, Amit J. [6]" w:date="2019-11-13T10:42:00Z" w:initials="SA">
    <w:p w14:paraId="4B98DD77" w14:textId="57474350" w:rsidR="00CC3913" w:rsidRDefault="00CC3913">
      <w:pPr>
        <w:pStyle w:val="CommentText"/>
      </w:pPr>
      <w:r>
        <w:rPr>
          <w:rStyle w:val="CommentReference"/>
        </w:rPr>
        <w:annotationRef/>
      </w:r>
      <w:r>
        <w:t>This will be more feasible</w:t>
      </w:r>
      <w:r w:rsidR="008413A8">
        <w:t xml:space="preserve"> – 2 patients per week. Need at least 25 women &lt; 60 years of age, which may be a challenge</w:t>
      </w:r>
    </w:p>
  </w:comment>
  <w:comment w:id="257" w:author="Shah, Amit J. [5]" w:date="2019-11-13T10:56:00Z" w:initials="SA">
    <w:p w14:paraId="66D5DA32" w14:textId="7017195C" w:rsidR="008413A8" w:rsidRDefault="008413A8">
      <w:pPr>
        <w:pStyle w:val="CommentText"/>
      </w:pPr>
      <w:r>
        <w:rPr>
          <w:rStyle w:val="CommentReference"/>
        </w:rPr>
        <w:annotationRef/>
      </w:r>
      <w:r>
        <w:t>There is a spacing issu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5AA729" w15:done="0"/>
  <w15:commentEx w15:paraId="2BE8106B" w15:done="0"/>
  <w15:commentEx w15:paraId="60178CB0" w15:done="0"/>
  <w15:commentEx w15:paraId="4ED9FB0D" w15:done="0"/>
  <w15:commentEx w15:paraId="4B98DD77" w15:done="0"/>
  <w15:commentEx w15:paraId="66D5DA3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499026" w14:textId="77777777" w:rsidR="00A50B11" w:rsidRDefault="00A50B11" w:rsidP="000B7340">
      <w:r>
        <w:separator/>
      </w:r>
    </w:p>
  </w:endnote>
  <w:endnote w:type="continuationSeparator" w:id="0">
    <w:p w14:paraId="65B58DAE" w14:textId="77777777" w:rsidR="00A50B11" w:rsidRDefault="00A50B11"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1042B5" w14:textId="77777777" w:rsidR="00A50B11" w:rsidRDefault="00A50B11" w:rsidP="000B7340">
      <w:r>
        <w:separator/>
      </w:r>
    </w:p>
  </w:footnote>
  <w:footnote w:type="continuationSeparator" w:id="0">
    <w:p w14:paraId="1498FCDD" w14:textId="77777777" w:rsidR="00A50B11" w:rsidRDefault="00A50B11"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7C47A6"/>
    <w:multiLevelType w:val="hybridMultilevel"/>
    <w:tmpl w:val="5CB033A2"/>
    <w:lvl w:ilvl="0" w:tplc="BAE2EC14">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46814C0"/>
    <w:multiLevelType w:val="hybridMultilevel"/>
    <w:tmpl w:val="6D0C07CE"/>
    <w:lvl w:ilvl="0" w:tplc="6964B11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7"/>
  </w:num>
  <w:num w:numId="4">
    <w:abstractNumId w:val="3"/>
  </w:num>
  <w:num w:numId="5">
    <w:abstractNumId w:val="9"/>
  </w:num>
  <w:num w:numId="6">
    <w:abstractNumId w:val="8"/>
  </w:num>
  <w:num w:numId="7">
    <w:abstractNumId w:val="11"/>
  </w:num>
  <w:num w:numId="8">
    <w:abstractNumId w:val="6"/>
  </w:num>
  <w:num w:numId="9">
    <w:abstractNumId w:val="2"/>
  </w:num>
  <w:num w:numId="10">
    <w:abstractNumId w:val="1"/>
  </w:num>
  <w:num w:numId="11">
    <w:abstractNumId w:val="5"/>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ah, Amit J.">
    <w15:presenceInfo w15:providerId="AD" w15:userId="S-1-5-21-4279633407-28481931-2677731258-175094"/>
  </w15:person>
  <w15:person w15:author="Shah, Amit J. [2]">
    <w15:presenceInfo w15:providerId="AD" w15:userId="S-1-5-21-4279633407-28481931-2677731258-175094"/>
  </w15:person>
  <w15:person w15:author="Shah, Amit J. [3]">
    <w15:presenceInfo w15:providerId="AD" w15:userId="S-1-5-21-4279633407-28481931-2677731258-175094"/>
  </w15:person>
  <w15:person w15:author="Shah, Amit J. [4]">
    <w15:presenceInfo w15:providerId="AD" w15:userId="S-1-5-21-4279633407-28481931-2677731258-175094"/>
  </w15:person>
  <w15:person w15:author="Shah, Amit J. [5]">
    <w15:presenceInfo w15:providerId="AD" w15:userId="S-1-5-21-4279633407-28481931-2677731258-175094"/>
  </w15:person>
  <w15:person w15:author="Shah, Amit J. [6]">
    <w15:presenceInfo w15:providerId="AD" w15:userId="S-1-5-21-4279633407-28481931-2677731258-175094"/>
  </w15:person>
  <w15:person w15:author="Shah, Amit">
    <w15:presenceInfo w15:providerId="AD" w15:userId="S-1-5-21-4279633407-28481931-2677731258-1750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65C"/>
    <w:rsid w:val="0000355C"/>
    <w:rsid w:val="00006B9F"/>
    <w:rsid w:val="00016077"/>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2BA3"/>
    <w:rsid w:val="000B7340"/>
    <w:rsid w:val="000D0BBE"/>
    <w:rsid w:val="000E7569"/>
    <w:rsid w:val="000F2BD8"/>
    <w:rsid w:val="000F31FC"/>
    <w:rsid w:val="0010186B"/>
    <w:rsid w:val="00101E38"/>
    <w:rsid w:val="0010600E"/>
    <w:rsid w:val="00106E00"/>
    <w:rsid w:val="00111465"/>
    <w:rsid w:val="00115EF1"/>
    <w:rsid w:val="00123504"/>
    <w:rsid w:val="00125711"/>
    <w:rsid w:val="00126CB5"/>
    <w:rsid w:val="001314B0"/>
    <w:rsid w:val="00132D8D"/>
    <w:rsid w:val="0013624A"/>
    <w:rsid w:val="00143A62"/>
    <w:rsid w:val="0014795F"/>
    <w:rsid w:val="00150AC3"/>
    <w:rsid w:val="00153118"/>
    <w:rsid w:val="001546E3"/>
    <w:rsid w:val="00156484"/>
    <w:rsid w:val="00163AA1"/>
    <w:rsid w:val="001800A7"/>
    <w:rsid w:val="00183ACF"/>
    <w:rsid w:val="00187D60"/>
    <w:rsid w:val="00192047"/>
    <w:rsid w:val="001A27B6"/>
    <w:rsid w:val="001A665C"/>
    <w:rsid w:val="001C3AF1"/>
    <w:rsid w:val="001C7627"/>
    <w:rsid w:val="001D2064"/>
    <w:rsid w:val="001E2491"/>
    <w:rsid w:val="001F16E3"/>
    <w:rsid w:val="002064E2"/>
    <w:rsid w:val="00232FD8"/>
    <w:rsid w:val="002501F0"/>
    <w:rsid w:val="00257FB3"/>
    <w:rsid w:val="00260D29"/>
    <w:rsid w:val="00261673"/>
    <w:rsid w:val="00272556"/>
    <w:rsid w:val="00272BF9"/>
    <w:rsid w:val="00274951"/>
    <w:rsid w:val="00291B6F"/>
    <w:rsid w:val="002B0887"/>
    <w:rsid w:val="002C0654"/>
    <w:rsid w:val="002C0BA9"/>
    <w:rsid w:val="002C7C56"/>
    <w:rsid w:val="002D6256"/>
    <w:rsid w:val="002E24A7"/>
    <w:rsid w:val="002E48F5"/>
    <w:rsid w:val="002E7DD8"/>
    <w:rsid w:val="002F35DF"/>
    <w:rsid w:val="00306871"/>
    <w:rsid w:val="00307388"/>
    <w:rsid w:val="00321C77"/>
    <w:rsid w:val="003265DD"/>
    <w:rsid w:val="003309C8"/>
    <w:rsid w:val="00333E7B"/>
    <w:rsid w:val="00343F81"/>
    <w:rsid w:val="00347534"/>
    <w:rsid w:val="0035629A"/>
    <w:rsid w:val="003669AE"/>
    <w:rsid w:val="00370283"/>
    <w:rsid w:val="00374894"/>
    <w:rsid w:val="0038636A"/>
    <w:rsid w:val="003A0FD0"/>
    <w:rsid w:val="003B1FA7"/>
    <w:rsid w:val="003B4894"/>
    <w:rsid w:val="003C20FC"/>
    <w:rsid w:val="003C6BA4"/>
    <w:rsid w:val="003E567B"/>
    <w:rsid w:val="003E7AFB"/>
    <w:rsid w:val="003F1D26"/>
    <w:rsid w:val="003F261F"/>
    <w:rsid w:val="003F696D"/>
    <w:rsid w:val="004032FE"/>
    <w:rsid w:val="00406972"/>
    <w:rsid w:val="004158C0"/>
    <w:rsid w:val="00421610"/>
    <w:rsid w:val="0044016C"/>
    <w:rsid w:val="004470A5"/>
    <w:rsid w:val="0046044A"/>
    <w:rsid w:val="00460EC5"/>
    <w:rsid w:val="00467E99"/>
    <w:rsid w:val="00487D18"/>
    <w:rsid w:val="00490B2B"/>
    <w:rsid w:val="0049705C"/>
    <w:rsid w:val="004A0E3D"/>
    <w:rsid w:val="004A6C16"/>
    <w:rsid w:val="004B1052"/>
    <w:rsid w:val="004B2C27"/>
    <w:rsid w:val="004C0C77"/>
    <w:rsid w:val="004C0EF6"/>
    <w:rsid w:val="004C5A26"/>
    <w:rsid w:val="004C79E0"/>
    <w:rsid w:val="004D0619"/>
    <w:rsid w:val="004D4616"/>
    <w:rsid w:val="004E79B0"/>
    <w:rsid w:val="004F212B"/>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3EA8"/>
    <w:rsid w:val="005D47B0"/>
    <w:rsid w:val="005E0837"/>
    <w:rsid w:val="005F512B"/>
    <w:rsid w:val="0060183B"/>
    <w:rsid w:val="00602A27"/>
    <w:rsid w:val="0060437F"/>
    <w:rsid w:val="00606F8B"/>
    <w:rsid w:val="006103C5"/>
    <w:rsid w:val="0061294A"/>
    <w:rsid w:val="00615A81"/>
    <w:rsid w:val="0062793E"/>
    <w:rsid w:val="00637304"/>
    <w:rsid w:val="00645FE1"/>
    <w:rsid w:val="00657A14"/>
    <w:rsid w:val="00665C3F"/>
    <w:rsid w:val="00677A46"/>
    <w:rsid w:val="00686FA4"/>
    <w:rsid w:val="00694788"/>
    <w:rsid w:val="006B702F"/>
    <w:rsid w:val="006C35B8"/>
    <w:rsid w:val="006D631E"/>
    <w:rsid w:val="00702107"/>
    <w:rsid w:val="00702D8B"/>
    <w:rsid w:val="00714B08"/>
    <w:rsid w:val="00715E9C"/>
    <w:rsid w:val="00716D0B"/>
    <w:rsid w:val="007300BE"/>
    <w:rsid w:val="007316AC"/>
    <w:rsid w:val="0073389E"/>
    <w:rsid w:val="00734D8C"/>
    <w:rsid w:val="00735EAA"/>
    <w:rsid w:val="00736146"/>
    <w:rsid w:val="00745B00"/>
    <w:rsid w:val="007519DD"/>
    <w:rsid w:val="0075257B"/>
    <w:rsid w:val="00755EA6"/>
    <w:rsid w:val="0075687E"/>
    <w:rsid w:val="0077202D"/>
    <w:rsid w:val="0079544F"/>
    <w:rsid w:val="007A119C"/>
    <w:rsid w:val="007A1F7D"/>
    <w:rsid w:val="007A5D8A"/>
    <w:rsid w:val="007B16B2"/>
    <w:rsid w:val="007B2C4A"/>
    <w:rsid w:val="007B6718"/>
    <w:rsid w:val="007B7BE0"/>
    <w:rsid w:val="007D40E2"/>
    <w:rsid w:val="007E66CB"/>
    <w:rsid w:val="007F1274"/>
    <w:rsid w:val="007F2983"/>
    <w:rsid w:val="007F565B"/>
    <w:rsid w:val="008141EA"/>
    <w:rsid w:val="00825F1F"/>
    <w:rsid w:val="00827D01"/>
    <w:rsid w:val="00832505"/>
    <w:rsid w:val="00833D24"/>
    <w:rsid w:val="00835FB5"/>
    <w:rsid w:val="0083673C"/>
    <w:rsid w:val="008372F6"/>
    <w:rsid w:val="00837916"/>
    <w:rsid w:val="008413A8"/>
    <w:rsid w:val="00847124"/>
    <w:rsid w:val="00862D3F"/>
    <w:rsid w:val="00864217"/>
    <w:rsid w:val="008767C7"/>
    <w:rsid w:val="0088200D"/>
    <w:rsid w:val="00882D1A"/>
    <w:rsid w:val="0089272B"/>
    <w:rsid w:val="00896D59"/>
    <w:rsid w:val="008C0341"/>
    <w:rsid w:val="008D4675"/>
    <w:rsid w:val="008F56B8"/>
    <w:rsid w:val="0091256A"/>
    <w:rsid w:val="0091273F"/>
    <w:rsid w:val="009152FE"/>
    <w:rsid w:val="00923D66"/>
    <w:rsid w:val="00926218"/>
    <w:rsid w:val="009270BA"/>
    <w:rsid w:val="00927BDB"/>
    <w:rsid w:val="0093159D"/>
    <w:rsid w:val="00950D0E"/>
    <w:rsid w:val="0095156A"/>
    <w:rsid w:val="00953711"/>
    <w:rsid w:val="009544B9"/>
    <w:rsid w:val="009800FB"/>
    <w:rsid w:val="00982503"/>
    <w:rsid w:val="00984A86"/>
    <w:rsid w:val="00984F92"/>
    <w:rsid w:val="00986D29"/>
    <w:rsid w:val="0098746E"/>
    <w:rsid w:val="00996E0B"/>
    <w:rsid w:val="009A7284"/>
    <w:rsid w:val="009B0CBA"/>
    <w:rsid w:val="009C754F"/>
    <w:rsid w:val="009C7679"/>
    <w:rsid w:val="009D0093"/>
    <w:rsid w:val="009D09F9"/>
    <w:rsid w:val="009D4B56"/>
    <w:rsid w:val="009D59F4"/>
    <w:rsid w:val="009E4100"/>
    <w:rsid w:val="009E57B0"/>
    <w:rsid w:val="009E6A5F"/>
    <w:rsid w:val="009F68C7"/>
    <w:rsid w:val="00A0761A"/>
    <w:rsid w:val="00A13F39"/>
    <w:rsid w:val="00A22CA5"/>
    <w:rsid w:val="00A2558F"/>
    <w:rsid w:val="00A307AB"/>
    <w:rsid w:val="00A32C00"/>
    <w:rsid w:val="00A35073"/>
    <w:rsid w:val="00A37983"/>
    <w:rsid w:val="00A47654"/>
    <w:rsid w:val="00A50B11"/>
    <w:rsid w:val="00A53A93"/>
    <w:rsid w:val="00A57DF5"/>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BDE"/>
    <w:rsid w:val="00AC7FE4"/>
    <w:rsid w:val="00AD08D8"/>
    <w:rsid w:val="00AE72D8"/>
    <w:rsid w:val="00AF2E72"/>
    <w:rsid w:val="00B00F99"/>
    <w:rsid w:val="00B027F1"/>
    <w:rsid w:val="00B02E64"/>
    <w:rsid w:val="00B04585"/>
    <w:rsid w:val="00B13822"/>
    <w:rsid w:val="00B15AE6"/>
    <w:rsid w:val="00B31134"/>
    <w:rsid w:val="00B32BF8"/>
    <w:rsid w:val="00B46707"/>
    <w:rsid w:val="00B54849"/>
    <w:rsid w:val="00B54EA7"/>
    <w:rsid w:val="00B55F16"/>
    <w:rsid w:val="00B563B0"/>
    <w:rsid w:val="00B5761F"/>
    <w:rsid w:val="00B61B81"/>
    <w:rsid w:val="00B66945"/>
    <w:rsid w:val="00B75ED6"/>
    <w:rsid w:val="00B809CB"/>
    <w:rsid w:val="00B80FD5"/>
    <w:rsid w:val="00BA3954"/>
    <w:rsid w:val="00BB16E0"/>
    <w:rsid w:val="00BC005E"/>
    <w:rsid w:val="00BC7AE9"/>
    <w:rsid w:val="00BD3226"/>
    <w:rsid w:val="00BD481F"/>
    <w:rsid w:val="00BE1F57"/>
    <w:rsid w:val="00BE4B73"/>
    <w:rsid w:val="00BE54FC"/>
    <w:rsid w:val="00BE633F"/>
    <w:rsid w:val="00BE7817"/>
    <w:rsid w:val="00C0755A"/>
    <w:rsid w:val="00C07CB0"/>
    <w:rsid w:val="00C178F9"/>
    <w:rsid w:val="00C3215F"/>
    <w:rsid w:val="00C34F3E"/>
    <w:rsid w:val="00C41EF9"/>
    <w:rsid w:val="00C52C8A"/>
    <w:rsid w:val="00C6079E"/>
    <w:rsid w:val="00C7732D"/>
    <w:rsid w:val="00C857E9"/>
    <w:rsid w:val="00C8595C"/>
    <w:rsid w:val="00C92DE1"/>
    <w:rsid w:val="00CA100F"/>
    <w:rsid w:val="00CA3766"/>
    <w:rsid w:val="00CA5FEF"/>
    <w:rsid w:val="00CB1C7E"/>
    <w:rsid w:val="00CB775D"/>
    <w:rsid w:val="00CC3913"/>
    <w:rsid w:val="00CD18C2"/>
    <w:rsid w:val="00CD3EAB"/>
    <w:rsid w:val="00CE3A08"/>
    <w:rsid w:val="00CE5364"/>
    <w:rsid w:val="00CF36AC"/>
    <w:rsid w:val="00D00882"/>
    <w:rsid w:val="00D1055F"/>
    <w:rsid w:val="00D14E1E"/>
    <w:rsid w:val="00D26856"/>
    <w:rsid w:val="00D4008B"/>
    <w:rsid w:val="00D520DB"/>
    <w:rsid w:val="00D53ED7"/>
    <w:rsid w:val="00D54F35"/>
    <w:rsid w:val="00D602DB"/>
    <w:rsid w:val="00D659BF"/>
    <w:rsid w:val="00D770D3"/>
    <w:rsid w:val="00D85A04"/>
    <w:rsid w:val="00D91A9D"/>
    <w:rsid w:val="00D953C0"/>
    <w:rsid w:val="00D96905"/>
    <w:rsid w:val="00DA7F34"/>
    <w:rsid w:val="00DB156C"/>
    <w:rsid w:val="00DB67E3"/>
    <w:rsid w:val="00DC491B"/>
    <w:rsid w:val="00DC67A8"/>
    <w:rsid w:val="00DD13FC"/>
    <w:rsid w:val="00DD21D7"/>
    <w:rsid w:val="00DF1947"/>
    <w:rsid w:val="00DF5D4B"/>
    <w:rsid w:val="00E3040B"/>
    <w:rsid w:val="00E30C01"/>
    <w:rsid w:val="00E31B9F"/>
    <w:rsid w:val="00E32171"/>
    <w:rsid w:val="00E51BC6"/>
    <w:rsid w:val="00E56370"/>
    <w:rsid w:val="00E64302"/>
    <w:rsid w:val="00E65585"/>
    <w:rsid w:val="00E66E8F"/>
    <w:rsid w:val="00E75028"/>
    <w:rsid w:val="00E76D70"/>
    <w:rsid w:val="00E80223"/>
    <w:rsid w:val="00E8382C"/>
    <w:rsid w:val="00E83EA3"/>
    <w:rsid w:val="00E8449E"/>
    <w:rsid w:val="00E9079F"/>
    <w:rsid w:val="00E95E3C"/>
    <w:rsid w:val="00EA15C4"/>
    <w:rsid w:val="00EA3DB2"/>
    <w:rsid w:val="00EA52D5"/>
    <w:rsid w:val="00EB1B38"/>
    <w:rsid w:val="00EB30CA"/>
    <w:rsid w:val="00EB48E8"/>
    <w:rsid w:val="00EB5051"/>
    <w:rsid w:val="00EC1409"/>
    <w:rsid w:val="00EE1E74"/>
    <w:rsid w:val="00EE3DF0"/>
    <w:rsid w:val="00EE49C5"/>
    <w:rsid w:val="00EE6DE1"/>
    <w:rsid w:val="00EE7805"/>
    <w:rsid w:val="00EF207A"/>
    <w:rsid w:val="00F006B8"/>
    <w:rsid w:val="00F10CBC"/>
    <w:rsid w:val="00F1315D"/>
    <w:rsid w:val="00F1609C"/>
    <w:rsid w:val="00F205E4"/>
    <w:rsid w:val="00F52CD5"/>
    <w:rsid w:val="00F52D35"/>
    <w:rsid w:val="00F6390E"/>
    <w:rsid w:val="00F64395"/>
    <w:rsid w:val="00F72F4B"/>
    <w:rsid w:val="00F741BC"/>
    <w:rsid w:val="00F82E1B"/>
    <w:rsid w:val="00F85654"/>
    <w:rsid w:val="00F85C2B"/>
    <w:rsid w:val="00F87594"/>
    <w:rsid w:val="00F92298"/>
    <w:rsid w:val="00FB00D3"/>
    <w:rsid w:val="00FB7440"/>
    <w:rsid w:val="00FC4749"/>
    <w:rsid w:val="00FC5B34"/>
    <w:rsid w:val="00FD02F3"/>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 w:type="character" w:styleId="Hyperlink">
    <w:name w:val="Hyperlink"/>
    <w:basedOn w:val="DefaultParagraphFont"/>
    <w:uiPriority w:val="99"/>
    <w:semiHidden/>
    <w:unhideWhenUsed/>
    <w:rsid w:val="0038636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29459465" TargetMode="External"/><Relationship Id="rId2" Type="http://schemas.openxmlformats.org/officeDocument/2006/relationships/hyperlink" Target="https://www.sciencedirect.com/science/article/abs/pii/S0167527316321842" TargetMode="External"/><Relationship Id="rId1" Type="http://schemas.openxmlformats.org/officeDocument/2006/relationships/hyperlink" Target="https://jamanetwork.com/journals/jama/article-abstract/261863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EC70C5-0338-4EE9-BEBA-9F5C26563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8</TotalTime>
  <Pages>3</Pages>
  <Words>18243</Words>
  <Characters>103990</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Shah, Amit</cp:lastModifiedBy>
  <cp:revision>42</cp:revision>
  <dcterms:created xsi:type="dcterms:W3CDTF">2019-10-31T01:04:00Z</dcterms:created>
  <dcterms:modified xsi:type="dcterms:W3CDTF">2019-11-1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